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E7DB726" w14:textId="77777777" w:rsidR="000D7D75" w:rsidRPr="00055EAF" w:rsidRDefault="00D0490B" w:rsidP="005610F6">
      <w:pPr>
        <w:pStyle w:val="JENUITtulo"/>
        <w:pageBreakBefore/>
      </w:pPr>
      <w:bookmarkStart w:id="0" w:name="_Hlk102665266"/>
      <w:r w:rsidRPr="00055EAF">
        <w:t xml:space="preserve">Predicción del precio del </w:t>
      </w:r>
      <w:proofErr w:type="spellStart"/>
      <w:r w:rsidRPr="00055EAF">
        <w:t>bitcoin</w:t>
      </w:r>
      <w:proofErr w:type="spellEnd"/>
      <w:r w:rsidRPr="00055EAF">
        <w:t xml:space="preserve">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 xml:space="preserve">Daniel Ramos </w:t>
            </w:r>
            <w:proofErr w:type="spellStart"/>
            <w:r w:rsidRPr="0007301C">
              <w:t>Hoogwout</w:t>
            </w:r>
            <w:proofErr w:type="spellEnd"/>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Economia</w:t>
            </w:r>
            <w:proofErr w:type="spellEnd"/>
            <w:r w:rsidR="00383BC0">
              <w:rPr>
                <w:lang w:val="en-US"/>
              </w:rPr>
              <w:t xml:space="preserve">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w:t>
            </w:r>
            <w:proofErr w:type="spellStart"/>
            <w:r w:rsidR="00383BC0" w:rsidRPr="00383BC0">
              <w:rPr>
                <w:lang w:val="ca-ES"/>
              </w:rPr>
              <w:t>MADM</w:t>
            </w:r>
            <w:proofErr w:type="spellEnd"/>
            <w:r w:rsidR="00383BC0" w:rsidRPr="00383BC0">
              <w:rPr>
                <w:lang w:val="ca-ES"/>
              </w:rPr>
              <w:t>)</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3FBFAC00" w14:textId="626624B1" w:rsidR="007A70B6" w:rsidRDefault="000D7D75" w:rsidP="00C05C8C">
      <w:pPr>
        <w:pStyle w:val="JENUITituloResumen"/>
      </w:pPr>
      <w:r w:rsidRPr="00E24E85">
        <w:t>Resumen</w:t>
      </w:r>
    </w:p>
    <w:p w14:paraId="1E0DA9D3" w14:textId="13E3AFD9" w:rsidR="007A70B6" w:rsidRPr="005D5CE6" w:rsidRDefault="00C81BD8" w:rsidP="00C05C8C">
      <w:pPr>
        <w:pStyle w:val="JENUINormal"/>
        <w:ind w:firstLine="0"/>
      </w:pPr>
      <w:r w:rsidRPr="00C81BD8">
        <w:t xml:space="preserve">En los últimos años se ha incrementado exponencialmente la utilización de criptomonedas, </w:t>
      </w:r>
      <w:del w:id="1" w:author="Victor" w:date="2022-08-16T14:32:00Z">
        <w:r w:rsidRPr="00C81BD8" w:rsidDel="00C05C8C">
          <w:delText>una moneda virtual que</w:delText>
        </w:r>
      </w:del>
      <w:ins w:id="2" w:author="Victor" w:date="2022-08-16T14:32:00Z">
        <w:r w:rsidR="00C05C8C">
          <w:t>que</w:t>
        </w:r>
      </w:ins>
      <w:r w:rsidRPr="00C81BD8">
        <w:t xml:space="preserve"> pretende</w:t>
      </w:r>
      <w:ins w:id="3" w:author="Victor" w:date="2022-08-16T14:32:00Z">
        <w:r w:rsidR="00C05C8C">
          <w:t>n</w:t>
        </w:r>
      </w:ins>
      <w:r w:rsidRPr="00C81BD8">
        <w:t xml:space="preserve"> sustituir al dinero fiduciario emitido por los bancos centrales. </w:t>
      </w:r>
      <w:r w:rsidR="00906407">
        <w:t>Este trabajo busca</w:t>
      </w:r>
      <w:r w:rsidRPr="00C81BD8">
        <w:t xml:space="preserve"> predecir el precio del Bitcoin, la criptomoneda por excelencia</w:t>
      </w:r>
      <w:r w:rsidR="00906407">
        <w:t>, mediante</w:t>
      </w:r>
      <w:r w:rsidR="007A70B6">
        <w:t xml:space="preserve"> redes neuronales recurrentes (</w:t>
      </w:r>
      <w:proofErr w:type="spellStart"/>
      <w:r w:rsidR="007A70B6">
        <w:t>RNR</w:t>
      </w:r>
      <w:proofErr w:type="spellEnd"/>
      <w:r w:rsidR="007A70B6">
        <w:t>)</w:t>
      </w:r>
      <w:r w:rsidR="00906407">
        <w:t>. S</w:t>
      </w:r>
      <w:r w:rsidR="007A70B6">
        <w:t xml:space="preserve">e emplean redes neuronales </w:t>
      </w:r>
      <w:r w:rsidR="007A70B6" w:rsidRPr="00C81BD8">
        <w:t xml:space="preserve">Long Short </w:t>
      </w:r>
      <w:proofErr w:type="spellStart"/>
      <w:r w:rsidR="007A70B6" w:rsidRPr="00C81BD8">
        <w:t>Term</w:t>
      </w:r>
      <w:proofErr w:type="spellEnd"/>
      <w:r w:rsidR="007A70B6" w:rsidRPr="00C81BD8">
        <w:t xml:space="preserve"> </w:t>
      </w:r>
      <w:proofErr w:type="spellStart"/>
      <w:r w:rsidR="007A70B6" w:rsidRPr="00C81BD8">
        <w:t>Memory</w:t>
      </w:r>
      <w:proofErr w:type="spellEnd"/>
      <w:r w:rsidR="007A70B6">
        <w:t xml:space="preserve"> (</w:t>
      </w:r>
      <w:proofErr w:type="spellStart"/>
      <w:r w:rsidR="007A70B6">
        <w:t>LSTM</w:t>
      </w:r>
      <w:proofErr w:type="spellEnd"/>
      <w:r w:rsidR="007A70B6">
        <w:t xml:space="preserve">), un tipo de </w:t>
      </w:r>
      <w:proofErr w:type="spellStart"/>
      <w:r w:rsidR="007A70B6">
        <w:t>RNR</w:t>
      </w:r>
      <w:proofErr w:type="spellEnd"/>
      <w:r w:rsidR="007A70B6">
        <w:t xml:space="preserve"> que</w:t>
      </w:r>
      <w:r w:rsidR="00FC643E">
        <w:t>,</w:t>
      </w:r>
      <w:r w:rsidR="007A70B6">
        <w:t xml:space="preserve"> gracias a su celda de memoria</w:t>
      </w:r>
      <w:r w:rsidR="00FC643E">
        <w:t>,</w:t>
      </w:r>
      <w:r w:rsidR="007A70B6">
        <w:t xml:space="preserve"> permite almacenar información del pasado para hacer predicciones más precisas. </w:t>
      </w:r>
      <w:r w:rsidR="00FC643E">
        <w:t>En las predicciones se utiliza</w:t>
      </w:r>
      <w:r w:rsidR="005D5CE6">
        <w:t xml:space="preserve"> el método de </w:t>
      </w:r>
      <w:proofErr w:type="spellStart"/>
      <w:r w:rsidR="00FC643E" w:rsidRPr="00C05C8C">
        <w:rPr>
          <w:i/>
        </w:rPr>
        <w:t>r</w:t>
      </w:r>
      <w:r w:rsidR="005D5CE6" w:rsidRPr="00C05C8C">
        <w:rPr>
          <w:i/>
        </w:rPr>
        <w:t>olling</w:t>
      </w:r>
      <w:proofErr w:type="spellEnd"/>
      <w:r w:rsidR="005D5CE6" w:rsidRPr="00C05C8C">
        <w:rPr>
          <w:i/>
        </w:rPr>
        <w:t xml:space="preserve"> </w:t>
      </w:r>
      <w:proofErr w:type="spellStart"/>
      <w:r w:rsidR="00FC643E" w:rsidRPr="00C05C8C">
        <w:rPr>
          <w:i/>
        </w:rPr>
        <w:t>w</w:t>
      </w:r>
      <w:r w:rsidR="005D5CE6" w:rsidRPr="00C05C8C">
        <w:rPr>
          <w:i/>
        </w:rPr>
        <w:t>indow</w:t>
      </w:r>
      <w:proofErr w:type="spellEnd"/>
      <w:r w:rsidR="005D5CE6">
        <w:t xml:space="preserve">, que emplea </w:t>
      </w:r>
      <w:r w:rsidR="002D63F8">
        <w:t>un número definido de observaciones pasadas para predecir la siguiente observación de manera recurrente</w:t>
      </w:r>
      <w:r w:rsidR="005D5CE6">
        <w:t xml:space="preserve"> con cuatro tamaños distintos</w:t>
      </w:r>
      <w:r w:rsidR="00FC643E">
        <w:t>,</w:t>
      </w:r>
      <w:r w:rsidR="005D5CE6">
        <w:t xml:space="preserve"> y </w:t>
      </w:r>
      <w:r w:rsidR="00FC643E">
        <w:t>s</w:t>
      </w:r>
      <w:r w:rsidR="008D5F95">
        <w:t>e elige el mejor modelo</w:t>
      </w:r>
      <w:r w:rsidR="005D5CE6">
        <w:t xml:space="preserve"> según </w:t>
      </w:r>
      <w:r w:rsidR="008D5F95">
        <w:t xml:space="preserve">el </w:t>
      </w:r>
      <w:proofErr w:type="spellStart"/>
      <w:r w:rsidR="005D5CE6" w:rsidRPr="00C81BD8">
        <w:t>MAE</w:t>
      </w:r>
      <w:proofErr w:type="spellEnd"/>
      <w:r w:rsidR="005D5CE6">
        <w:t xml:space="preserve"> </w:t>
      </w:r>
      <w:r w:rsidR="005D5CE6" w:rsidRPr="00EA7529">
        <w:t>(</w:t>
      </w:r>
      <w:r w:rsidR="005D5CE6">
        <w:t>del inglés,</w:t>
      </w:r>
      <w:r w:rsidR="005D5CE6" w:rsidRPr="00906407">
        <w:t xml:space="preserve"> </w:t>
      </w:r>
      <w:r w:rsidR="005D5CE6" w:rsidRPr="00C05C8C">
        <w:rPr>
          <w:i/>
        </w:rPr>
        <w:t xml:space="preserve">mean </w:t>
      </w:r>
      <w:proofErr w:type="spellStart"/>
      <w:r w:rsidR="005D5CE6" w:rsidRPr="00C05C8C">
        <w:rPr>
          <w:i/>
        </w:rPr>
        <w:t>absolute</w:t>
      </w:r>
      <w:proofErr w:type="spellEnd"/>
      <w:r w:rsidR="005D5CE6" w:rsidRPr="00C05C8C">
        <w:rPr>
          <w:i/>
        </w:rPr>
        <w:t xml:space="preserve"> error</w:t>
      </w:r>
      <w:r w:rsidR="005D5CE6" w:rsidRPr="00EA7529">
        <w:t>)</w:t>
      </w:r>
      <w:r w:rsidR="005D5CE6">
        <w:t xml:space="preserve"> y </w:t>
      </w:r>
      <w:proofErr w:type="spellStart"/>
      <w:r w:rsidR="005D5CE6" w:rsidRPr="00C81BD8">
        <w:t>RMSE</w:t>
      </w:r>
      <w:proofErr w:type="spellEnd"/>
      <w:r w:rsidR="005D5CE6">
        <w:t xml:space="preserve"> </w:t>
      </w:r>
      <w:r w:rsidR="005D5CE6" w:rsidRPr="00EA7529">
        <w:t>(</w:t>
      </w:r>
      <w:r w:rsidR="005D5CE6">
        <w:t>del inglés,</w:t>
      </w:r>
      <w:r w:rsidR="005D5CE6" w:rsidRPr="00906407">
        <w:t xml:space="preserve"> </w:t>
      </w:r>
      <w:proofErr w:type="spellStart"/>
      <w:r w:rsidR="005D5CE6" w:rsidRPr="00C05C8C">
        <w:rPr>
          <w:i/>
        </w:rPr>
        <w:t>root</w:t>
      </w:r>
      <w:proofErr w:type="spellEnd"/>
      <w:r w:rsidR="005D5CE6" w:rsidRPr="00C05C8C">
        <w:rPr>
          <w:i/>
        </w:rPr>
        <w:t xml:space="preserve"> mean </w:t>
      </w:r>
      <w:proofErr w:type="spellStart"/>
      <w:r w:rsidR="005D5CE6" w:rsidRPr="00C05C8C">
        <w:rPr>
          <w:i/>
        </w:rPr>
        <w:t>squared</w:t>
      </w:r>
      <w:proofErr w:type="spellEnd"/>
      <w:r w:rsidR="005D5CE6" w:rsidRPr="00C05C8C">
        <w:rPr>
          <w:i/>
        </w:rPr>
        <w:t xml:space="preserve"> error</w:t>
      </w:r>
      <w:r w:rsidR="005D5CE6" w:rsidRPr="00EA7529">
        <w:t>)</w:t>
      </w:r>
      <w:r w:rsidR="008D5F95">
        <w:t xml:space="preserve">. Finalmente, se contrasta </w:t>
      </w:r>
      <w:r w:rsidR="002D63F8">
        <w:t xml:space="preserve">si el modelo </w:t>
      </w:r>
      <w:r w:rsidR="008D5F95">
        <w:t xml:space="preserve">elegido </w:t>
      </w:r>
      <w:r w:rsidR="007D73C4">
        <w:t>predice mejor que</w:t>
      </w:r>
      <w:r w:rsidR="002D63F8">
        <w:t xml:space="preserve"> </w:t>
      </w:r>
      <w:r w:rsidR="007D73C4">
        <w:t>e</w:t>
      </w:r>
      <w:r w:rsidR="002D63F8">
        <w:t xml:space="preserve">l resto mediante el contraste de </w:t>
      </w:r>
      <w:proofErr w:type="spellStart"/>
      <w:r w:rsidR="002D63F8">
        <w:t>Diebold</w:t>
      </w:r>
      <w:proofErr w:type="spellEnd"/>
      <w:r w:rsidR="002D63F8">
        <w:t xml:space="preserve">-Mariano. </w:t>
      </w:r>
      <w:r w:rsidR="008D5F95">
        <w:t>Los resultado</w:t>
      </w:r>
      <w:r w:rsidR="002D63F8">
        <w:t>s</w:t>
      </w:r>
      <w:r w:rsidR="008D5F95">
        <w:t xml:space="preserve"> obtenidos</w:t>
      </w:r>
      <w:r w:rsidR="002D63F8">
        <w:t xml:space="preserve"> </w:t>
      </w:r>
      <w:r w:rsidR="004B4A6E">
        <w:t>confirma</w:t>
      </w:r>
      <w:r w:rsidR="008D5F95">
        <w:t>n</w:t>
      </w:r>
      <w:r w:rsidR="004B4A6E">
        <w:t xml:space="preserve"> que el uso de </w:t>
      </w:r>
      <w:proofErr w:type="spellStart"/>
      <w:r w:rsidR="008D5F95">
        <w:t>RNR</w:t>
      </w:r>
      <w:proofErr w:type="spellEnd"/>
      <w:r w:rsidR="004B4A6E">
        <w:t xml:space="preserve"> puede ser útil </w:t>
      </w:r>
      <w:r w:rsidR="008D5F95">
        <w:t xml:space="preserve">para predecir </w:t>
      </w:r>
      <w:r w:rsidR="004B4A6E">
        <w:t xml:space="preserve">el </w:t>
      </w:r>
      <w:commentRangeStart w:id="4"/>
      <w:r w:rsidR="004B4A6E">
        <w:t>precio</w:t>
      </w:r>
      <w:commentRangeEnd w:id="4"/>
      <w:r w:rsidR="00415EE0">
        <w:rPr>
          <w:rStyle w:val="Refdecomentario"/>
        </w:rPr>
        <w:commentReference w:id="4"/>
      </w:r>
      <w:r w:rsidR="004B4A6E">
        <w:t xml:space="preserve"> </w:t>
      </w:r>
      <w:del w:id="5" w:author="Victor" w:date="2022-08-16T14:36:00Z">
        <w:r w:rsidR="004B4A6E" w:rsidDel="00415EE0">
          <w:delText>de las criptomonedas</w:delText>
        </w:r>
      </w:del>
      <w:ins w:id="6" w:author="Victor" w:date="2022-08-16T14:36:00Z">
        <w:r w:rsidR="00415EE0">
          <w:t>del Bitcoin</w:t>
        </w:r>
      </w:ins>
      <w:r w:rsidR="008D5F95">
        <w:t>.</w:t>
      </w:r>
    </w:p>
    <w:p w14:paraId="6E598600" w14:textId="77777777" w:rsidR="007A70B6" w:rsidRDefault="007A70B6" w:rsidP="0007301C">
      <w:pPr>
        <w:pStyle w:val="JENUINormal"/>
        <w:ind w:firstLine="0"/>
      </w:pPr>
    </w:p>
    <w:p w14:paraId="75394514" w14:textId="07084406" w:rsidR="00A51A0E" w:rsidRDefault="002237F0" w:rsidP="0007301C">
      <w:pPr>
        <w:pStyle w:val="JENUINormal"/>
        <w:ind w:firstLine="0"/>
      </w:pPr>
      <w:r w:rsidRPr="002237F0">
        <w:rPr>
          <w:b/>
          <w:sz w:val="22"/>
        </w:rPr>
        <w:t>Palabras clave</w:t>
      </w:r>
      <w:r>
        <w:rPr>
          <w:sz w:val="22"/>
        </w:rPr>
        <w:t xml:space="preserve">: </w:t>
      </w:r>
      <w:r w:rsidR="0016103B">
        <w:t>Predicción</w:t>
      </w:r>
      <w:r>
        <w:t xml:space="preserve">, redes neuronales recurrentes, LSTM, Bitcoin, </w:t>
      </w:r>
      <w:r w:rsidR="0016103B">
        <w:t>criptomoneda</w:t>
      </w:r>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430D842F" w:rsidR="002237F0" w:rsidRPr="007D73C4" w:rsidRDefault="00F00FC4" w:rsidP="009924F2">
      <w:pPr>
        <w:pStyle w:val="JENUINormal"/>
        <w:ind w:firstLine="0"/>
        <w:rPr>
          <w:lang w:val="en-US"/>
        </w:rPr>
      </w:pPr>
      <w:r w:rsidRPr="00F00FC4">
        <w:rPr>
          <w:lang w:val="en-US"/>
        </w:rPr>
        <w:t xml:space="preserve">In recent years, the use of cryptocurrencies has increased exponentially, </w:t>
      </w:r>
      <w:ins w:id="7" w:author="Victor" w:date="2022-08-16T14:32:00Z">
        <w:r w:rsidR="00C05C8C">
          <w:rPr>
            <w:lang w:val="en-US"/>
          </w:rPr>
          <w:t xml:space="preserve">which are </w:t>
        </w:r>
      </w:ins>
      <w:del w:id="8" w:author="Victor" w:date="2022-08-16T14:32:00Z">
        <w:r w:rsidRPr="00F00FC4" w:rsidDel="00C05C8C">
          <w:rPr>
            <w:lang w:val="en-US"/>
          </w:rPr>
          <w:delText xml:space="preserve">a </w:delText>
        </w:r>
      </w:del>
      <w:r w:rsidRPr="00F00FC4">
        <w:rPr>
          <w:lang w:val="en-US"/>
        </w:rPr>
        <w:t xml:space="preserve">virtual </w:t>
      </w:r>
      <w:del w:id="9" w:author="Victor" w:date="2022-08-16T14:32:00Z">
        <w:r w:rsidRPr="00F00FC4" w:rsidDel="00C05C8C">
          <w:rPr>
            <w:lang w:val="en-US"/>
          </w:rPr>
          <w:delText xml:space="preserve">currency </w:delText>
        </w:r>
      </w:del>
      <w:ins w:id="10" w:author="Victor" w:date="2022-08-16T14:32:00Z">
        <w:r w:rsidR="00C05C8C" w:rsidRPr="00F00FC4">
          <w:rPr>
            <w:lang w:val="en-US"/>
          </w:rPr>
          <w:t>currenc</w:t>
        </w:r>
        <w:r w:rsidR="00C05C8C">
          <w:rPr>
            <w:lang w:val="en-US"/>
          </w:rPr>
          <w:t>ies</w:t>
        </w:r>
        <w:r w:rsidR="00C05C8C" w:rsidRPr="00F00FC4">
          <w:rPr>
            <w:lang w:val="en-US"/>
          </w:rPr>
          <w:t xml:space="preserve"> </w:t>
        </w:r>
      </w:ins>
      <w:r w:rsidRPr="00F00FC4">
        <w:rPr>
          <w:lang w:val="en-US"/>
        </w:rPr>
        <w:t>that aim</w:t>
      </w:r>
      <w:del w:id="11" w:author="Victor" w:date="2022-08-16T14:32:00Z">
        <w:r w:rsidRPr="00F00FC4" w:rsidDel="00C05C8C">
          <w:rPr>
            <w:lang w:val="en-US"/>
          </w:rPr>
          <w:delText>s</w:delText>
        </w:r>
      </w:del>
      <w:r w:rsidRPr="00F00FC4">
        <w:rPr>
          <w:lang w:val="en-US"/>
        </w:rPr>
        <w:t xml:space="preserve"> to replace fiduciary money issued by central </w:t>
      </w:r>
      <w:commentRangeStart w:id="12"/>
      <w:r w:rsidRPr="00F00FC4">
        <w:rPr>
          <w:lang w:val="en-US"/>
        </w:rPr>
        <w:t>banks</w:t>
      </w:r>
      <w:commentRangeEnd w:id="12"/>
      <w:r w:rsidR="00C05C8C">
        <w:rPr>
          <w:rStyle w:val="Refdecomentario"/>
        </w:rPr>
        <w:commentReference w:id="12"/>
      </w:r>
      <w:r w:rsidRPr="00F00FC4">
        <w:rPr>
          <w:lang w:val="en-US"/>
        </w:rPr>
        <w:t xml:space="preserve">. </w:t>
      </w:r>
      <w:ins w:id="13" w:author="Victor" w:date="2022-08-16T14:33:00Z">
        <w:r w:rsidR="00415EE0">
          <w:rPr>
            <w:lang w:val="en-US"/>
          </w:rPr>
          <w:t>In t</w:t>
        </w:r>
      </w:ins>
      <w:del w:id="14" w:author="Victor" w:date="2022-08-16T14:33:00Z">
        <w:r w:rsidRPr="00F00FC4" w:rsidDel="00415EE0">
          <w:rPr>
            <w:lang w:val="en-US"/>
          </w:rPr>
          <w:delText>T</w:delText>
        </w:r>
      </w:del>
      <w:r w:rsidRPr="00F00FC4">
        <w:rPr>
          <w:lang w:val="en-US"/>
        </w:rPr>
        <w:t>his study</w:t>
      </w:r>
      <w:ins w:id="15" w:author="Victor" w:date="2022-08-16T14:33:00Z">
        <w:r w:rsidR="00415EE0">
          <w:rPr>
            <w:lang w:val="en-US"/>
          </w:rPr>
          <w:t>,</w:t>
        </w:r>
      </w:ins>
      <w:r w:rsidRPr="00F00FC4">
        <w:rPr>
          <w:lang w:val="en-US"/>
        </w:rPr>
        <w:t xml:space="preserve"> </w:t>
      </w:r>
      <w:del w:id="16" w:author="Victor" w:date="2022-08-16T14:33:00Z">
        <w:r w:rsidRPr="00F00FC4" w:rsidDel="00415EE0">
          <w:rPr>
            <w:lang w:val="en-US"/>
          </w:rPr>
          <w:delText>seeks to</w:delText>
        </w:r>
      </w:del>
      <w:ins w:id="17" w:author="Victor" w:date="2022-08-16T14:33:00Z">
        <w:r w:rsidR="00415EE0">
          <w:rPr>
            <w:lang w:val="en-US"/>
          </w:rPr>
          <w:t>we</w:t>
        </w:r>
      </w:ins>
      <w:r w:rsidRPr="00F00FC4">
        <w:rPr>
          <w:lang w:val="en-US"/>
        </w:rPr>
        <w:t xml:space="preserve"> predict the price of Bitcoin, the cryptocurrency by excellence, through recurrent neural networks (</w:t>
      </w:r>
      <w:proofErr w:type="spellStart"/>
      <w:r w:rsidRPr="00F00FC4">
        <w:rPr>
          <w:lang w:val="en-US"/>
        </w:rPr>
        <w:t>RNN</w:t>
      </w:r>
      <w:proofErr w:type="spellEnd"/>
      <w:r w:rsidRPr="00F00FC4">
        <w:rPr>
          <w:lang w:val="en-US"/>
        </w:rPr>
        <w:t xml:space="preserve">). </w:t>
      </w:r>
      <w:ins w:id="18" w:author="Victor" w:date="2022-08-16T14:33:00Z">
        <w:r w:rsidR="00415EE0">
          <w:rPr>
            <w:lang w:val="en-US"/>
          </w:rPr>
          <w:t xml:space="preserve">We use </w:t>
        </w:r>
      </w:ins>
      <w:r w:rsidRPr="00F00FC4">
        <w:rPr>
          <w:lang w:val="en-US"/>
        </w:rPr>
        <w:t>Long Short</w:t>
      </w:r>
      <w:ins w:id="19" w:author="Victor" w:date="2022-08-16T14:34:00Z">
        <w:r w:rsidR="00415EE0">
          <w:rPr>
            <w:lang w:val="en-US"/>
          </w:rPr>
          <w:t>-</w:t>
        </w:r>
      </w:ins>
      <w:del w:id="20" w:author="Victor" w:date="2022-08-16T14:34:00Z">
        <w:r w:rsidRPr="00F00FC4" w:rsidDel="00415EE0">
          <w:rPr>
            <w:lang w:val="en-US"/>
          </w:rPr>
          <w:delText xml:space="preserve"> </w:delText>
        </w:r>
      </w:del>
      <w:r w:rsidRPr="00F00FC4">
        <w:rPr>
          <w:lang w:val="en-US"/>
        </w:rPr>
        <w:t xml:space="preserve">Term </w:t>
      </w:r>
      <w:r w:rsidRPr="00F00FC4">
        <w:rPr>
          <w:lang w:val="en-US"/>
        </w:rPr>
        <w:t>Memory (LSTM) neural networks</w:t>
      </w:r>
      <w:del w:id="21" w:author="Victor" w:date="2022-08-16T14:33:00Z">
        <w:r w:rsidRPr="00F00FC4" w:rsidDel="00415EE0">
          <w:rPr>
            <w:lang w:val="en-US"/>
          </w:rPr>
          <w:delText xml:space="preserve"> are used</w:delText>
        </w:r>
      </w:del>
      <w:r w:rsidRPr="00F00FC4">
        <w:rPr>
          <w:lang w:val="en-US"/>
        </w:rPr>
        <w:t xml:space="preserve">, a type of </w:t>
      </w:r>
      <w:proofErr w:type="spellStart"/>
      <w:r w:rsidRPr="00F00FC4">
        <w:rPr>
          <w:lang w:val="en-US"/>
        </w:rPr>
        <w:t>RNN</w:t>
      </w:r>
      <w:proofErr w:type="spellEnd"/>
      <w:r w:rsidRPr="00F00FC4">
        <w:rPr>
          <w:lang w:val="en-US"/>
        </w:rPr>
        <w:t xml:space="preserve"> that stores past information–due to its memory cell–to make more accurate predictions. </w:t>
      </w:r>
      <w:del w:id="22" w:author="Victor" w:date="2022-08-16T14:34:00Z">
        <w:r w:rsidRPr="00F00FC4" w:rsidDel="00415EE0">
          <w:rPr>
            <w:lang w:val="en-US"/>
          </w:rPr>
          <w:delText xml:space="preserve">In the predictions, </w:delText>
        </w:r>
      </w:del>
      <w:ins w:id="23" w:author="Victor" w:date="2022-08-16T14:34:00Z">
        <w:r w:rsidR="00415EE0">
          <w:rPr>
            <w:lang w:val="en-US"/>
          </w:rPr>
          <w:t xml:space="preserve">We employ </w:t>
        </w:r>
      </w:ins>
      <w:r w:rsidRPr="00F00FC4">
        <w:rPr>
          <w:lang w:val="en-US"/>
        </w:rPr>
        <w:t xml:space="preserve">the rolling-window method </w:t>
      </w:r>
      <w:del w:id="24" w:author="Victor" w:date="2022-08-16T14:34:00Z">
        <w:r w:rsidRPr="00F00FC4" w:rsidDel="00415EE0">
          <w:rPr>
            <w:lang w:val="en-US"/>
          </w:rPr>
          <w:delText>is used</w:delText>
        </w:r>
      </w:del>
      <w:ins w:id="25" w:author="Victor" w:date="2022-08-16T14:34:00Z">
        <w:r w:rsidR="00415EE0">
          <w:rPr>
            <w:lang w:val="en-US"/>
          </w:rPr>
          <w:t>in the forecasts</w:t>
        </w:r>
      </w:ins>
      <w:del w:id="26" w:author="Victor" w:date="2022-08-16T14:34:00Z">
        <w:r w:rsidRPr="00F00FC4" w:rsidDel="00415EE0">
          <w:rPr>
            <w:lang w:val="en-US"/>
          </w:rPr>
          <w:delText>,</w:delText>
        </w:r>
      </w:del>
      <w:r w:rsidRPr="00F00FC4">
        <w:rPr>
          <w:lang w:val="en-US"/>
        </w:rPr>
        <w:t xml:space="preserve"> </w:t>
      </w:r>
      <w:del w:id="27" w:author="Victor" w:date="2022-08-16T14:34:00Z">
        <w:r w:rsidRPr="00F00FC4" w:rsidDel="00415EE0">
          <w:rPr>
            <w:lang w:val="en-US"/>
          </w:rPr>
          <w:delText xml:space="preserve">which uses </w:delText>
        </w:r>
      </w:del>
      <w:ins w:id="28" w:author="Victor" w:date="2022-08-16T14:34:00Z">
        <w:r w:rsidR="00415EE0">
          <w:rPr>
            <w:lang w:val="en-US"/>
          </w:rPr>
          <w:t xml:space="preserve">by using </w:t>
        </w:r>
      </w:ins>
      <w:r w:rsidRPr="00F00FC4">
        <w:rPr>
          <w:lang w:val="en-US"/>
        </w:rPr>
        <w:t xml:space="preserve">a </w:t>
      </w:r>
      <w:del w:id="29" w:author="Victor" w:date="2022-08-16T14:34:00Z">
        <w:r w:rsidRPr="00F00FC4" w:rsidDel="00415EE0">
          <w:rPr>
            <w:lang w:val="en-US"/>
          </w:rPr>
          <w:delText xml:space="preserve">defined </w:delText>
        </w:r>
      </w:del>
      <w:ins w:id="30" w:author="Victor" w:date="2022-08-16T14:34:00Z">
        <w:r w:rsidR="00415EE0">
          <w:rPr>
            <w:lang w:val="en-US"/>
          </w:rPr>
          <w:t>fixed</w:t>
        </w:r>
        <w:r w:rsidR="00415EE0" w:rsidRPr="00F00FC4">
          <w:rPr>
            <w:lang w:val="en-US"/>
          </w:rPr>
          <w:t xml:space="preserve"> </w:t>
        </w:r>
      </w:ins>
      <w:r w:rsidRPr="00F00FC4">
        <w:rPr>
          <w:lang w:val="en-US"/>
        </w:rPr>
        <w:t>number of past observations to predict the next observation recursively</w:t>
      </w:r>
      <w:ins w:id="31" w:author="Victor" w:date="2022-08-16T14:35:00Z">
        <w:r w:rsidR="00415EE0">
          <w:rPr>
            <w:lang w:val="en-US"/>
          </w:rPr>
          <w:t>,</w:t>
        </w:r>
      </w:ins>
      <w:r w:rsidRPr="00F00FC4">
        <w:rPr>
          <w:lang w:val="en-US"/>
        </w:rPr>
        <w:t xml:space="preserve"> with four different </w:t>
      </w:r>
      <w:r w:rsidR="001470F2">
        <w:rPr>
          <w:lang w:val="en-US"/>
        </w:rPr>
        <w:t xml:space="preserve">window </w:t>
      </w:r>
      <w:r w:rsidRPr="00F00FC4">
        <w:rPr>
          <w:lang w:val="en-US"/>
        </w:rPr>
        <w:t>sizes</w:t>
      </w:r>
      <w:del w:id="32" w:author="Victor" w:date="2022-08-16T14:35:00Z">
        <w:r w:rsidRPr="00F00FC4" w:rsidDel="00415EE0">
          <w:rPr>
            <w:lang w:val="en-US"/>
          </w:rPr>
          <w:delText>, and</w:delText>
        </w:r>
      </w:del>
      <w:ins w:id="33" w:author="Victor" w:date="2022-08-16T14:35:00Z">
        <w:r w:rsidR="00415EE0">
          <w:rPr>
            <w:lang w:val="en-US"/>
          </w:rPr>
          <w:t>; we select</w:t>
        </w:r>
      </w:ins>
      <w:r w:rsidRPr="00F00FC4">
        <w:rPr>
          <w:lang w:val="en-US"/>
        </w:rPr>
        <w:t xml:space="preserve"> the best model </w:t>
      </w:r>
      <w:del w:id="34" w:author="Victor" w:date="2022-08-16T14:35:00Z">
        <w:r w:rsidRPr="00F00FC4" w:rsidDel="00415EE0">
          <w:rPr>
            <w:lang w:val="en-US"/>
          </w:rPr>
          <w:delText xml:space="preserve">is chosen </w:delText>
        </w:r>
      </w:del>
      <w:r w:rsidRPr="00F00FC4">
        <w:rPr>
          <w:lang w:val="en-US"/>
        </w:rPr>
        <w:t>according to the MAE (mean absolute error</w:t>
      </w:r>
      <w:del w:id="35" w:author="Victor" w:date="2022-08-16T14:35:00Z">
        <w:r w:rsidRPr="00F00FC4" w:rsidDel="00415EE0">
          <w:rPr>
            <w:lang w:val="en-US"/>
          </w:rPr>
          <w:delText xml:space="preserve"> </w:delText>
        </w:r>
      </w:del>
      <w:r w:rsidRPr="00F00FC4">
        <w:rPr>
          <w:lang w:val="en-US"/>
        </w:rPr>
        <w:t xml:space="preserve">) and </w:t>
      </w:r>
      <w:proofErr w:type="spellStart"/>
      <w:r w:rsidRPr="00F00FC4">
        <w:rPr>
          <w:lang w:val="en-US"/>
        </w:rPr>
        <w:t>RMSE</w:t>
      </w:r>
      <w:proofErr w:type="spellEnd"/>
      <w:r w:rsidRPr="00F00FC4">
        <w:rPr>
          <w:lang w:val="en-US"/>
        </w:rPr>
        <w:t xml:space="preserve"> (root mean squared error). </w:t>
      </w:r>
      <w:r w:rsidR="007D73C4" w:rsidRPr="00C05C8C">
        <w:rPr>
          <w:lang w:val="en-US"/>
        </w:rPr>
        <w:t xml:space="preserve">Finally, </w:t>
      </w:r>
      <w:ins w:id="36" w:author="Victor" w:date="2022-08-16T14:35:00Z">
        <w:r w:rsidR="00415EE0">
          <w:rPr>
            <w:lang w:val="en-US"/>
          </w:rPr>
          <w:t xml:space="preserve">we apply </w:t>
        </w:r>
      </w:ins>
      <w:r w:rsidR="007D73C4" w:rsidRPr="00C05C8C">
        <w:rPr>
          <w:lang w:val="en-US"/>
        </w:rPr>
        <w:t xml:space="preserve">the Diebold-Mariano test </w:t>
      </w:r>
      <w:del w:id="37" w:author="Victor" w:date="2022-08-16T14:35:00Z">
        <w:r w:rsidDel="00415EE0">
          <w:rPr>
            <w:lang w:val="en-US"/>
          </w:rPr>
          <w:delText xml:space="preserve">is applied </w:delText>
        </w:r>
      </w:del>
      <w:r w:rsidR="007D73C4" w:rsidRPr="00C05C8C">
        <w:rPr>
          <w:lang w:val="en-US"/>
        </w:rPr>
        <w:t xml:space="preserve">to verify whether the selected model outperforms all other </w:t>
      </w:r>
      <w:ins w:id="38" w:author="Victor" w:date="2022-08-16T14:35:00Z">
        <w:r w:rsidR="00415EE0">
          <w:rPr>
            <w:lang w:val="en-US"/>
          </w:rPr>
          <w:t xml:space="preserve">competing </w:t>
        </w:r>
      </w:ins>
      <w:r w:rsidR="007D73C4" w:rsidRPr="00C05C8C">
        <w:rPr>
          <w:lang w:val="en-US"/>
        </w:rPr>
        <w:t xml:space="preserve">models. </w:t>
      </w:r>
      <w:del w:id="39" w:author="Victor" w:date="2022-08-16T14:35:00Z">
        <w:r w:rsidDel="00415EE0">
          <w:rPr>
            <w:lang w:val="en-US"/>
          </w:rPr>
          <w:delText xml:space="preserve">The </w:delText>
        </w:r>
        <w:r w:rsidR="007D73C4" w:rsidRPr="00C05C8C" w:rsidDel="00415EE0">
          <w:rPr>
            <w:lang w:val="en-US"/>
          </w:rPr>
          <w:delText>results</w:delText>
        </w:r>
        <w:r w:rsidDel="00415EE0">
          <w:rPr>
            <w:lang w:val="en-US"/>
          </w:rPr>
          <w:delText xml:space="preserve"> obtained</w:delText>
        </w:r>
      </w:del>
      <w:ins w:id="40" w:author="Victor" w:date="2022-08-16T14:35:00Z">
        <w:r w:rsidR="00415EE0">
          <w:rPr>
            <w:lang w:val="en-US"/>
          </w:rPr>
          <w:t>Our results</w:t>
        </w:r>
      </w:ins>
      <w:r w:rsidR="007D73C4" w:rsidRPr="00C05C8C">
        <w:rPr>
          <w:lang w:val="en-US"/>
        </w:rPr>
        <w:t xml:space="preserve"> show that </w:t>
      </w:r>
      <w:del w:id="41" w:author="Victor" w:date="2022-08-16T14:37:00Z">
        <w:r w:rsidR="007D73C4" w:rsidRPr="00C05C8C" w:rsidDel="008F03B3">
          <w:rPr>
            <w:lang w:val="en-US"/>
          </w:rPr>
          <w:delText xml:space="preserve">the use of </w:delText>
        </w:r>
      </w:del>
      <w:proofErr w:type="spellStart"/>
      <w:r w:rsidR="007D73C4" w:rsidRPr="00C05C8C">
        <w:rPr>
          <w:lang w:val="en-US"/>
        </w:rPr>
        <w:t>RN</w:t>
      </w:r>
      <w:r w:rsidR="00B509C3">
        <w:rPr>
          <w:lang w:val="en-US"/>
        </w:rPr>
        <w:t>N</w:t>
      </w:r>
      <w:proofErr w:type="spellEnd"/>
      <w:r w:rsidR="007D73C4" w:rsidRPr="00C05C8C">
        <w:rPr>
          <w:lang w:val="en-US"/>
        </w:rPr>
        <w:t xml:space="preserve"> </w:t>
      </w:r>
      <w:del w:id="42" w:author="Victor" w:date="2022-08-16T14:35:00Z">
        <w:r w:rsidR="007D73C4" w:rsidRPr="00C05C8C" w:rsidDel="00415EE0">
          <w:rPr>
            <w:lang w:val="en-US"/>
          </w:rPr>
          <w:delText xml:space="preserve">may </w:delText>
        </w:r>
      </w:del>
      <w:del w:id="43" w:author="Victor" w:date="2022-08-16T14:37:00Z">
        <w:r w:rsidR="007D73C4" w:rsidRPr="00C05C8C" w:rsidDel="008F03B3">
          <w:rPr>
            <w:lang w:val="en-US"/>
          </w:rPr>
          <w:delText>help</w:delText>
        </w:r>
      </w:del>
      <w:ins w:id="44" w:author="Victor" w:date="2022-08-16T14:37:00Z">
        <w:r w:rsidR="008F03B3">
          <w:rPr>
            <w:lang w:val="en-US"/>
          </w:rPr>
          <w:t>are useful to</w:t>
        </w:r>
      </w:ins>
      <w:r w:rsidR="007D73C4" w:rsidRPr="00C05C8C">
        <w:rPr>
          <w:lang w:val="en-US"/>
        </w:rPr>
        <w:t xml:space="preserve"> predict the price of </w:t>
      </w:r>
      <w:del w:id="45" w:author="Victor" w:date="2022-08-16T14:36:00Z">
        <w:r w:rsidR="007D73C4" w:rsidRPr="00C05C8C" w:rsidDel="00415EE0">
          <w:rPr>
            <w:lang w:val="en-US"/>
          </w:rPr>
          <w:delText>cryptocurrencies</w:delText>
        </w:r>
      </w:del>
      <w:ins w:id="46" w:author="Victor" w:date="2022-08-16T14:36:00Z">
        <w:r w:rsidR="00415EE0">
          <w:rPr>
            <w:lang w:val="en-US"/>
          </w:rPr>
          <w:t>Bitcoin</w:t>
        </w:r>
      </w:ins>
      <w:r w:rsidR="007D73C4" w:rsidRPr="00C05C8C">
        <w:rPr>
          <w:lang w:val="en-US"/>
        </w:rPr>
        <w:t xml:space="preserve">. </w:t>
      </w:r>
    </w:p>
    <w:p w14:paraId="39D8DA7C" w14:textId="77777777" w:rsidR="007A70B6" w:rsidRPr="009924F2" w:rsidRDefault="007A70B6" w:rsidP="007B5D6B">
      <w:pPr>
        <w:pStyle w:val="JENUINormal"/>
        <w:ind w:firstLine="0"/>
        <w:rPr>
          <w:lang w:val="en-US"/>
        </w:rPr>
      </w:pPr>
    </w:p>
    <w:p w14:paraId="72A45F29" w14:textId="7681457E" w:rsidR="002237F0" w:rsidRPr="00C05C8C" w:rsidRDefault="002237F0" w:rsidP="0007301C">
      <w:pPr>
        <w:pStyle w:val="JENUINormal"/>
        <w:ind w:firstLine="0"/>
        <w:rPr>
          <w:lang w:val="en-US"/>
        </w:rPr>
      </w:pPr>
      <w:r w:rsidRPr="00C05C8C">
        <w:rPr>
          <w:b/>
          <w:lang w:val="en-US"/>
        </w:rPr>
        <w:t xml:space="preserve">Keywords: </w:t>
      </w:r>
      <w:r w:rsidR="00861F0E" w:rsidRPr="00C05C8C">
        <w:rPr>
          <w:lang w:val="en-US"/>
        </w:rPr>
        <w:t>Forecast</w:t>
      </w:r>
      <w:r w:rsidRPr="00C05C8C">
        <w:rPr>
          <w:lang w:val="en-US"/>
        </w:rPr>
        <w:t xml:space="preserve">, Recurrent Neural Networks, LSTM, Bitcoin, </w:t>
      </w:r>
      <w:r w:rsidR="00861F0E" w:rsidRPr="00C05C8C">
        <w:rPr>
          <w:lang w:val="en-US"/>
        </w:rPr>
        <w:t>cryptocurrencies</w:t>
      </w:r>
      <w:r w:rsidRPr="00C05C8C">
        <w:rPr>
          <w:lang w:val="en-US"/>
        </w:rPr>
        <w:t>.</w:t>
      </w:r>
    </w:p>
    <w:p w14:paraId="2918755E" w14:textId="77777777" w:rsidR="00F35E6B" w:rsidRDefault="00BD75A1" w:rsidP="00754208">
      <w:pPr>
        <w:pStyle w:val="JENUITtulo1"/>
      </w:pPr>
      <w:r>
        <w:t>Introducción</w:t>
      </w:r>
    </w:p>
    <w:p w14:paraId="133DB911" w14:textId="716EBD24" w:rsidR="000753DE" w:rsidRDefault="000753DE" w:rsidP="002916D4">
      <w:pPr>
        <w:pStyle w:val="JENUINormal"/>
      </w:pPr>
      <w:r>
        <w:t>En la última década la popularidad de las criptomonedas ha crecido de manera exponencial</w:t>
      </w:r>
      <w:r w:rsidR="00C70E9B">
        <w:t xml:space="preserve"> gracias su innovador sistema de transacciones que permite a sus usuarios hacer movimientos monetarios</w:t>
      </w:r>
      <w:r w:rsidR="002916D4">
        <w:t xml:space="preserve"> especulativos o de divisa alternativa</w:t>
      </w:r>
      <w:r w:rsidR="00C70E9B">
        <w:t xml:space="preserve"> de manera instantánea, con un coste bajo y sin la intervención del sistema </w:t>
      </w:r>
      <w:r w:rsidR="00123036">
        <w:t>bancario,</w:t>
      </w:r>
      <w:r w:rsidR="00C70E9B">
        <w:t xml:space="preserve"> </w:t>
      </w:r>
      <w:r w:rsidR="00123036">
        <w:t xml:space="preserve">así como tampoco de la intervención del gobierno. Este sistema está basado en la tecnología </w:t>
      </w:r>
      <w:proofErr w:type="spellStart"/>
      <w:r w:rsidR="00123036" w:rsidRPr="00EF0F17">
        <w:rPr>
          <w:i/>
          <w:rPrChange w:id="47" w:author="Victor" w:date="2022-08-16T14:53:00Z">
            <w:rPr/>
          </w:rPrChange>
        </w:rPr>
        <w:t>blockchain</w:t>
      </w:r>
      <w:proofErr w:type="spellEnd"/>
      <w:ins w:id="48" w:author="Victor" w:date="2022-08-16T14:53:00Z">
        <w:r w:rsidR="00EF0F17">
          <w:t xml:space="preserve"> </w:t>
        </w:r>
      </w:ins>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r w:rsidR="002916D4">
        <w:t xml:space="preserve">, una tecnología en la cual </w:t>
      </w:r>
      <w:del w:id="49" w:author="Victor" w:date="2022-08-16T14:53:00Z">
        <w:r w:rsidR="002916D4" w:rsidDel="00EF0F17">
          <w:delText xml:space="preserve">son </w:delText>
        </w:r>
      </w:del>
      <w:r w:rsidR="002916D4">
        <w:t>los propios usuarios validan las transacciones del resto de usuarios de la red.</w:t>
      </w:r>
    </w:p>
    <w:p w14:paraId="0852C667" w14:textId="77777777" w:rsidR="00686363" w:rsidRDefault="002916D4" w:rsidP="00EA45C5">
      <w:pPr>
        <w:pStyle w:val="JENUINormal"/>
        <w:rPr>
          <w:ins w:id="50" w:author="Victor" w:date="2022-08-16T14:58:00Z"/>
        </w:rPr>
      </w:pPr>
      <w:del w:id="51" w:author="Victor" w:date="2022-08-16T14:56:00Z">
        <w:r w:rsidDel="004139EA">
          <w:delText xml:space="preserve">Con </w:delText>
        </w:r>
      </w:del>
      <w:ins w:id="52" w:author="Victor" w:date="2022-08-16T14:56:00Z">
        <w:r w:rsidR="004139EA">
          <w:t xml:space="preserve">Debido a </w:t>
        </w:r>
      </w:ins>
      <w:r>
        <w:t xml:space="preserve">la creciente demanda de este tipo de activos como instrumento financiero alternativo se hace especialmente interesante predecir el precio de </w:t>
      </w:r>
      <w:r w:rsidR="00922DFA">
        <w:t>estas criptomonedas</w:t>
      </w:r>
      <w:ins w:id="53" w:author="Victor" w:date="2022-08-16T14:56:00Z">
        <w:r w:rsidR="004139EA">
          <w:t>, tal y</w:t>
        </w:r>
      </w:ins>
      <w:r w:rsidR="00922DFA">
        <w:t xml:space="preserve"> </w:t>
      </w:r>
      <w:r>
        <w:t>como ya se hace con otro tipo de divisas en el mercado</w:t>
      </w:r>
      <w:ins w:id="54" w:author="Victor" w:date="2022-08-16T14:57:00Z">
        <w:r w:rsidR="00196153">
          <w:t xml:space="preserve"> de divisas</w:t>
        </w:r>
      </w:ins>
      <w:r>
        <w:t xml:space="preserve"> </w:t>
      </w:r>
      <w:proofErr w:type="spellStart"/>
      <w:r>
        <w:t>FOREX</w:t>
      </w:r>
      <w:proofErr w:type="spellEnd"/>
      <w:ins w:id="55" w:author="Victor" w:date="2022-08-16T14:57:00Z">
        <w:r w:rsidR="00196153">
          <w:t xml:space="preserve"> (abreviatura del término en inglés </w:t>
        </w:r>
        <w:proofErr w:type="spellStart"/>
        <w:r w:rsidR="00196153">
          <w:rPr>
            <w:i/>
          </w:rPr>
          <w:t>foreign</w:t>
        </w:r>
        <w:proofErr w:type="spellEnd"/>
        <w:r w:rsidR="00196153">
          <w:rPr>
            <w:i/>
          </w:rPr>
          <w:t xml:space="preserve"> </w:t>
        </w:r>
        <w:proofErr w:type="spellStart"/>
        <w:r w:rsidR="00196153">
          <w:rPr>
            <w:i/>
          </w:rPr>
          <w:t>exchange</w:t>
        </w:r>
        <w:proofErr w:type="spellEnd"/>
        <w:r w:rsidR="00196153">
          <w:t>)</w:t>
        </w:r>
      </w:ins>
      <w:ins w:id="56" w:author="Victor" w:date="2022-08-16T14:58:00Z">
        <w:r w:rsidR="00196153">
          <w:t xml:space="preserve"> </w:t>
        </w:r>
      </w:ins>
      <w:ins w:id="57" w:author="Victor" w:date="2022-08-16T14:57:00Z">
        <w:r w:rsidR="00196153">
          <w:t xml:space="preserve"> </w:t>
        </w:r>
      </w:ins>
      <w:r w:rsidR="00751C92">
        <w:lastRenderedPageBreak/>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4]</w:t>
      </w:r>
      <w:r w:rsidR="00751C92">
        <w:fldChar w:fldCharType="end"/>
      </w:r>
      <w:r>
        <w:t xml:space="preserve"> u otros activos financieros</w:t>
      </w:r>
      <w:ins w:id="58" w:author="Victor" w:date="2022-08-16T14:58:00Z">
        <w:r w:rsidR="00830396">
          <w:t>,</w:t>
        </w:r>
      </w:ins>
      <w:r>
        <w:t xml:space="preserve"> como las acciones de las empresas</w:t>
      </w:r>
      <w:ins w:id="59" w:author="Victor" w:date="2022-08-16T14:58:00Z">
        <w:r w:rsidR="00196153">
          <w:t xml:space="preserve"> </w:t>
        </w:r>
      </w:ins>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8]</w:t>
      </w:r>
      <w:r w:rsidR="00895282">
        <w:fldChar w:fldCharType="end"/>
      </w:r>
      <w:ins w:id="60" w:author="Victor" w:date="2022-08-16T14:58:00Z">
        <w:r w:rsidR="00830396">
          <w:t>,</w:t>
        </w:r>
      </w:ins>
      <w:r w:rsidR="00E26B0F">
        <w:t xml:space="preserve"> mediante redes neuronales</w:t>
      </w:r>
      <w:r>
        <w:t>.</w:t>
      </w:r>
    </w:p>
    <w:p w14:paraId="115054FE" w14:textId="21EB06C4" w:rsidR="00922DFA" w:rsidRDefault="00686363" w:rsidP="00EA45C5">
      <w:pPr>
        <w:pStyle w:val="JENUINormal"/>
      </w:pPr>
      <w:ins w:id="61" w:author="Victor" w:date="2022-08-16T14:58:00Z">
        <w:r w:rsidRPr="00C70458">
          <w:rPr>
            <w:highlight w:val="yellow"/>
            <w:rPrChange w:id="62" w:author="Victor" w:date="2022-08-16T15:01:00Z">
              <w:rPr/>
            </w:rPrChange>
          </w:rPr>
          <w:t>Escribe uno o dos párrafos aq</w:t>
        </w:r>
      </w:ins>
      <w:ins w:id="63" w:author="Victor" w:date="2022-08-16T14:59:00Z">
        <w:r w:rsidRPr="00C70458">
          <w:rPr>
            <w:highlight w:val="yellow"/>
            <w:rPrChange w:id="64" w:author="Victor" w:date="2022-08-16T15:01:00Z">
              <w:rPr/>
            </w:rPrChange>
          </w:rPr>
          <w:t xml:space="preserve">uí que expliquen la importancia del Bitcoin. Ya has explicado por qué las criptomonedas son un objeto de estudio interesante, ¿pero por qué el Bitcoin es importante? </w:t>
        </w:r>
      </w:ins>
      <w:ins w:id="65" w:author="Victor" w:date="2022-08-16T15:00:00Z">
        <w:r w:rsidRPr="00C70458">
          <w:rPr>
            <w:highlight w:val="yellow"/>
            <w:rPrChange w:id="66" w:author="Victor" w:date="2022-08-16T15:01:00Z">
              <w:rPr/>
            </w:rPrChange>
          </w:rPr>
          <w:t>Lee la bibliografía que te he enviado. Fíjate que la Introducción es la sección más relevante de un trabajo académico, donde se contextualiza el mismo</w:t>
        </w:r>
      </w:ins>
      <w:ins w:id="67" w:author="Victor" w:date="2022-08-16T15:01:00Z">
        <w:r w:rsidRPr="00C70458">
          <w:rPr>
            <w:highlight w:val="yellow"/>
            <w:rPrChange w:id="68" w:author="Victor" w:date="2022-08-16T15:01:00Z">
              <w:rPr/>
            </w:rPrChange>
          </w:rPr>
          <w:t>.</w:t>
        </w:r>
      </w:ins>
      <w:r w:rsidR="002A71F3">
        <w:t xml:space="preserve"> </w:t>
      </w:r>
    </w:p>
    <w:p w14:paraId="7FE8CC9C" w14:textId="461EFCE5"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w:t>
      </w:r>
      <w:ins w:id="69" w:author="Victor" w:date="2022-08-16T15:01:00Z">
        <w:r w:rsidR="00C70458">
          <w:t>,</w:t>
        </w:r>
      </w:ins>
      <w:r>
        <w:t xml:space="preserve"> una red neuronal intenta imitar un cerebro humano para resolver problemas</w:t>
      </w:r>
      <w:ins w:id="70" w:author="Victor" w:date="2022-08-16T15:01:00Z">
        <w:r w:rsidR="00C70458">
          <w:t xml:space="preserve"> y</w:t>
        </w:r>
      </w:ins>
      <w:r>
        <w:t>, en este caso, la red neuronal recurrente intenta imitar el lóbulo frontal, la parte del cerebro humano que se encarga de la memoria a corto plazo.</w:t>
      </w:r>
      <w:r w:rsidR="00330B75">
        <w:t xml:space="preserve"> </w:t>
      </w:r>
      <w:r>
        <w:t>Haciendo uso de esta memoria</w:t>
      </w:r>
      <w:ins w:id="71" w:author="Victor" w:date="2022-08-16T15:01:00Z">
        <w:r w:rsidR="00C70458">
          <w:t>,</w:t>
        </w:r>
      </w:ins>
      <w:r>
        <w:t xml:space="preserve"> el algoritmo es capaz de reaccionar a situaciones futuras con información del pasado y</w:t>
      </w:r>
      <w:ins w:id="72" w:author="Victor" w:date="2022-08-16T15:02:00Z">
        <w:r w:rsidR="00C70458">
          <w:t>,</w:t>
        </w:r>
      </w:ins>
      <w:r>
        <w:t xml:space="preserve"> por este motivo</w:t>
      </w:r>
      <w:ins w:id="73" w:author="Victor" w:date="2022-08-16T15:02:00Z">
        <w:r w:rsidR="00C70458">
          <w:t>,</w:t>
        </w:r>
      </w:ins>
      <w:r>
        <w:t xml:space="preserve"> hace que este tipo de algoritmos sea</w:t>
      </w:r>
      <w:r w:rsidR="005A2EC0">
        <w:t>n</w:t>
      </w:r>
      <w:r>
        <w:t xml:space="preserve"> tan potentes para predecir series temporales.</w:t>
      </w:r>
    </w:p>
    <w:p w14:paraId="622B9C1E" w14:textId="03E7006F"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w:t>
      </w:r>
      <w:proofErr w:type="spellStart"/>
      <w:r>
        <w:t>LSTM</w:t>
      </w:r>
      <w:proofErr w:type="spellEnd"/>
      <w:r>
        <w:t>)</w:t>
      </w:r>
      <w:del w:id="74" w:author="Daniel Ramos Hoogwout" w:date="2022-08-10T17:04:00Z">
        <w:r w:rsidR="00F2676D" w:rsidDel="00F2676D">
          <w:fldChar w:fldCharType="begin"/>
        </w:r>
        <w:r w:rsidR="00F2676D" w:rsidRPr="004139EA" w:rsidDel="00F2676D">
          <w:delInstrText xml:space="preserve"> ADDIN ZOTERO_ITEM CSL_CITATION {"citationID":"pkG0r35h","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delInstrText>
        </w:r>
        <w:r w:rsidR="00F2676D" w:rsidDel="00F2676D">
          <w:fldChar w:fldCharType="separate"/>
        </w:r>
        <w:r w:rsidR="00F2676D" w:rsidRPr="00F2676D" w:rsidDel="00F2676D">
          <w:delText>[9]</w:delText>
        </w:r>
        <w:r w:rsidR="00F2676D" w:rsidDel="00F2676D">
          <w:fldChar w:fldCharType="end"/>
        </w:r>
      </w:del>
      <w:r>
        <w:t xml:space="preserve"> son redes neuronales muy adecuadas para datos de series temporales</w:t>
      </w:r>
      <w:ins w:id="75" w:author="Victor" w:date="2022-08-16T15:02:00Z">
        <w:r w:rsidR="00C70458">
          <w:t>,</w:t>
        </w:r>
      </w:ins>
      <w:r>
        <w:t xml:space="preserve"> ya que gracias a su estructura incluye</w:t>
      </w:r>
      <w:ins w:id="76" w:author="Victor" w:date="2022-08-16T15:02:00Z">
        <w:r w:rsidR="00C70458">
          <w:t>n</w:t>
        </w:r>
      </w:ins>
      <w:r>
        <w:t xml:space="preserve"> una celda de memoria que permite mantener información por periodos prolongados en el tiempo</w:t>
      </w:r>
      <w:ins w:id="77" w:author="Victor" w:date="2022-08-16T15:02:00Z">
        <w:r w:rsidR="00C70458">
          <w:t>,</w:t>
        </w:r>
      </w:ins>
      <w:r>
        <w:t xml:space="preserve"> venciendo así al problema del gradiente descendente</w:t>
      </w:r>
      <w:r w:rsidR="00986A7F">
        <w:t>, un problema inherente de las redes neuronales recurrentes clásicas</w:t>
      </w:r>
      <w:ins w:id="78" w:author="Victor" w:date="2022-08-16T15:03:00Z">
        <w:r w:rsidR="00DD5C3F">
          <w:t xml:space="preserve"> </w:t>
        </w:r>
      </w:ins>
      <w:r w:rsidR="00F2676D">
        <w:fldChar w:fldCharType="begin"/>
      </w:r>
      <w:r w:rsidR="00F2676D">
        <w:instrText xml:space="preserve"> ADDIN ZOTERO_ITEM CSL_CITATION {"citationID":"F6knki6E","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F2676D" w:rsidRPr="00F2676D">
        <w:t>[9]</w:t>
      </w:r>
      <w:r w:rsidR="00F2676D">
        <w:fldChar w:fldCharType="end"/>
      </w:r>
      <w:r>
        <w:t>.</w:t>
      </w:r>
    </w:p>
    <w:p w14:paraId="3E110F61" w14:textId="5AD97504" w:rsidR="00754208" w:rsidRDefault="00754208" w:rsidP="00754208">
      <w:pPr>
        <w:pStyle w:val="JENUINormal"/>
        <w:rPr>
          <w:ins w:id="79" w:author="Victor" w:date="2022-08-16T15:05:00Z"/>
        </w:rPr>
      </w:pPr>
      <w:r>
        <w:t xml:space="preserve">Este tipo de redes se </w:t>
      </w:r>
      <w:del w:id="80" w:author="Victor" w:date="2022-08-16T15:03:00Z">
        <w:r w:rsidDel="00DD5C3F">
          <w:delText xml:space="preserve">han </w:delText>
        </w:r>
      </w:del>
      <w:ins w:id="81" w:author="Victor" w:date="2022-08-16T15:03:00Z">
        <w:r w:rsidR="00DD5C3F">
          <w:t xml:space="preserve">ha </w:t>
        </w:r>
      </w:ins>
      <w:r>
        <w:t xml:space="preserve">aplicado con resultados notables en aplicaciones </w:t>
      </w:r>
      <w:ins w:id="82" w:author="Victor" w:date="2022-08-16T15:07:00Z">
        <w:r w:rsidR="00FB07D3">
          <w:t xml:space="preserve">tales </w:t>
        </w:r>
      </w:ins>
      <w:r>
        <w:t>como reconocimiento de voz</w:t>
      </w:r>
      <w:ins w:id="83" w:author="Victor" w:date="2022-08-16T15:03:00Z">
        <w:r w:rsidR="00DD5C3F">
          <w:t xml:space="preserve"> </w:t>
        </w:r>
      </w:ins>
      <w:r w:rsidR="00AD1055">
        <w:fldChar w:fldCharType="begin"/>
      </w:r>
      <w:r w:rsidR="00AD1055">
        <w:instrText xml:space="preserve"> ADDIN ZOTERO_ITEM CSL_CITATION {"citationID":"WHbBGBSF","properties":{"formattedCitation":"[10]","plainCitation":"[10]","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AD1055" w:rsidRPr="00AD1055">
        <w:t>[10]</w:t>
      </w:r>
      <w:r w:rsidR="00AD1055">
        <w:fldChar w:fldCharType="end"/>
      </w:r>
      <w:r>
        <w:t>, lenguaje natural</w:t>
      </w:r>
      <w:ins w:id="84" w:author="Victor" w:date="2022-08-16T15:07:00Z">
        <w:r w:rsidR="00FB07D3">
          <w:t xml:space="preserve"> </w:t>
        </w:r>
      </w:ins>
      <w:r w:rsidR="00CB380B">
        <w:fldChar w:fldCharType="begin"/>
      </w:r>
      <w:r w:rsidR="00AD1055">
        <w:instrText xml:space="preserve"> ADDIN ZOTERO_ITEM CSL_CITATION {"citationID":"pcgjGUyD","properties":{"formattedCitation":"[11]","plainCitation":"[11]","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AD1055" w:rsidRPr="00AD1055">
        <w:t>[11]</w:t>
      </w:r>
      <w:r w:rsidR="00CB380B">
        <w:fldChar w:fldCharType="end"/>
      </w:r>
      <w:ins w:id="85" w:author="Victor" w:date="2022-08-16T15:03:00Z">
        <w:r w:rsidR="00DD5C3F">
          <w:t xml:space="preserve"> y</w:t>
        </w:r>
      </w:ins>
      <w:del w:id="86" w:author="Victor" w:date="2022-08-16T15:03:00Z">
        <w:r w:rsidDel="00DD5C3F">
          <w:delText>,</w:delText>
        </w:r>
      </w:del>
      <w:r>
        <w:t xml:space="preserve"> síntesis de voz</w:t>
      </w:r>
      <w:ins w:id="87" w:author="Victor" w:date="2022-08-16T15:03:00Z">
        <w:r w:rsidR="00DD5C3F">
          <w:t xml:space="preserve"> </w:t>
        </w:r>
      </w:ins>
      <w:r w:rsidR="00AD1055">
        <w:fldChar w:fldCharType="begin"/>
      </w:r>
      <w:r w:rsidR="00AD1055">
        <w:instrText xml:space="preserve"> ADDIN ZOTERO_ITEM CSL_CITATION {"citationID":"62zY0ftN","properties":{"formattedCitation":"[12]","plainCitation":"[12]","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AD1055" w:rsidRPr="00AD1055">
        <w:t>[12]</w:t>
      </w:r>
      <w:r w:rsidR="00AD1055">
        <w:fldChar w:fldCharType="end"/>
      </w:r>
      <w:ins w:id="88" w:author="Victor" w:date="2022-08-16T15:04:00Z">
        <w:r w:rsidR="00DD5C3F">
          <w:t>.</w:t>
        </w:r>
      </w:ins>
      <w:del w:id="89" w:author="Victor" w:date="2022-08-16T15:03:00Z">
        <w:r w:rsidDel="00DD5C3F">
          <w:delText>…</w:delText>
        </w:r>
      </w:del>
      <w:del w:id="90" w:author="Victor" w:date="2022-08-16T15:04:00Z">
        <w:r w:rsidDel="00DD5C3F">
          <w:delText xml:space="preserve"> </w:delText>
        </w:r>
      </w:del>
      <w:ins w:id="91" w:author="Victor" w:date="2022-08-16T15:04:00Z">
        <w:r w:rsidR="00DD5C3F">
          <w:t xml:space="preserve"> </w:t>
        </w:r>
      </w:ins>
      <w:r>
        <w:t xml:space="preserve">Por </w:t>
      </w:r>
      <w:ins w:id="92" w:author="Victor" w:date="2022-08-16T15:04:00Z">
        <w:r w:rsidR="00DD5C3F">
          <w:t>lo tanto,</w:t>
        </w:r>
      </w:ins>
      <w:del w:id="93" w:author="Victor" w:date="2022-08-16T15:04:00Z">
        <w:r w:rsidDel="00DD5C3F">
          <w:delText>ello</w:delText>
        </w:r>
      </w:del>
      <w:r>
        <w:t xml:space="preserve"> se va a utilizar este tipo de redes neuronales en este trabajo para intentar predecir el precio del </w:t>
      </w:r>
      <w:ins w:id="94" w:author="Victor" w:date="2022-08-16T15:04:00Z">
        <w:r w:rsidR="00DD5C3F">
          <w:t>B</w:t>
        </w:r>
      </w:ins>
      <w:del w:id="95" w:author="Victor" w:date="2022-08-16T15:04:00Z">
        <w:r w:rsidDel="00DD5C3F">
          <w:delText>b</w:delText>
        </w:r>
      </w:del>
      <w:r>
        <w:t>itcoin</w:t>
      </w:r>
      <w:ins w:id="96" w:author="Victor" w:date="2022-08-16T15:04:00Z">
        <w:r w:rsidR="00DD5C3F">
          <w:t>,</w:t>
        </w:r>
      </w:ins>
      <w:r>
        <w:t xml:space="preserve"> haciendo uso de datos de series temporales con su precio pasado</w:t>
      </w:r>
      <w:r w:rsidR="00330B75">
        <w:t xml:space="preserve"> </w:t>
      </w:r>
      <w:del w:id="97" w:author="Victor" w:date="2022-08-16T15:04:00Z">
        <w:r w:rsidR="00330B75" w:rsidDel="00DD5C3F">
          <w:delText xml:space="preserve">entre otros indicadores para </w:delText>
        </w:r>
      </w:del>
      <w:r w:rsidR="00330B75">
        <w:t>poder hacer una predicción lo más precisa posible</w:t>
      </w:r>
      <w:r w:rsidR="00C47FAD">
        <w:t>.</w:t>
      </w:r>
    </w:p>
    <w:p w14:paraId="7363FCD3" w14:textId="29474D80" w:rsidR="00A23220" w:rsidRPr="00AF0E59" w:rsidRDefault="00A23220" w:rsidP="00754208">
      <w:pPr>
        <w:pStyle w:val="JENUINormal"/>
        <w:rPr>
          <w:ins w:id="98" w:author="Victor" w:date="2022-08-16T15:04:00Z"/>
          <w:highlight w:val="yellow"/>
          <w:rPrChange w:id="99" w:author="Victor" w:date="2022-08-16T15:10:00Z">
            <w:rPr>
              <w:ins w:id="100" w:author="Victor" w:date="2022-08-16T15:04:00Z"/>
            </w:rPr>
          </w:rPrChange>
        </w:rPr>
      </w:pPr>
      <w:ins w:id="101" w:author="Victor" w:date="2022-08-16T15:05:00Z">
        <w:r w:rsidRPr="00AF0E59">
          <w:rPr>
            <w:highlight w:val="yellow"/>
            <w:rPrChange w:id="102" w:author="Victor" w:date="2022-08-16T15:10:00Z">
              <w:rPr/>
            </w:rPrChange>
          </w:rPr>
          <w:t xml:space="preserve">¿Ningún estudio ha utilizado </w:t>
        </w:r>
        <w:proofErr w:type="spellStart"/>
        <w:r w:rsidRPr="00AF0E59">
          <w:rPr>
            <w:highlight w:val="yellow"/>
            <w:rPrChange w:id="103" w:author="Victor" w:date="2022-08-16T15:10:00Z">
              <w:rPr/>
            </w:rPrChange>
          </w:rPr>
          <w:t>RNR</w:t>
        </w:r>
        <w:proofErr w:type="spellEnd"/>
        <w:r w:rsidRPr="00AF0E59">
          <w:rPr>
            <w:highlight w:val="yellow"/>
            <w:rPrChange w:id="104" w:author="Victor" w:date="2022-08-16T15:10:00Z">
              <w:rPr/>
            </w:rPrChange>
          </w:rPr>
          <w:t xml:space="preserve"> para predecir el precio de criptomonedas? Mir</w:t>
        </w:r>
      </w:ins>
      <w:ins w:id="105" w:author="Victor" w:date="2022-08-16T15:06:00Z">
        <w:r w:rsidRPr="00AF0E59">
          <w:rPr>
            <w:highlight w:val="yellow"/>
            <w:rPrChange w:id="106" w:author="Victor" w:date="2022-08-16T15:10:00Z">
              <w:rPr/>
            </w:rPrChange>
          </w:rPr>
          <w:t>a lo que puse en el guion: &lt;&lt;</w:t>
        </w:r>
      </w:ins>
      <w:ins w:id="107" w:author="Victor" w:date="2022-08-16T15:05:00Z">
        <w:r w:rsidRPr="00AF0E59">
          <w:rPr>
            <w:i/>
            <w:highlight w:val="yellow"/>
            <w:rPrChange w:id="108" w:author="Victor" w:date="2022-08-16T15:10:00Z">
              <w:rPr/>
            </w:rPrChange>
          </w:rPr>
          <w:t>Tercero y cuarto párrafo (o más): haz una breve revisión de la literatura relevante sobre el tema, cita todos los artículos que no pusiste aún en la Introducción (que están citados en la Sección 3 y en la Conclusión)</w:t>
        </w:r>
      </w:ins>
      <w:ins w:id="109" w:author="Victor" w:date="2022-08-16T15:06:00Z">
        <w:r w:rsidRPr="00AF0E59">
          <w:rPr>
            <w:highlight w:val="yellow"/>
            <w:rPrChange w:id="110" w:author="Victor" w:date="2022-08-16T15:10:00Z">
              <w:rPr/>
            </w:rPrChange>
          </w:rPr>
          <w:t>&gt;&gt;</w:t>
        </w:r>
      </w:ins>
      <w:ins w:id="111" w:author="Victor" w:date="2022-08-16T15:05:00Z">
        <w:r w:rsidRPr="00AF0E59">
          <w:rPr>
            <w:highlight w:val="yellow"/>
            <w:rPrChange w:id="112" w:author="Victor" w:date="2022-08-16T15:10:00Z">
              <w:rPr/>
            </w:rPrChange>
          </w:rPr>
          <w:t>.</w:t>
        </w:r>
      </w:ins>
      <w:ins w:id="113" w:author="Victor" w:date="2022-08-16T15:08:00Z">
        <w:r w:rsidR="005D17E1" w:rsidRPr="00AF0E59">
          <w:rPr>
            <w:highlight w:val="yellow"/>
            <w:rPrChange w:id="114" w:author="Victor" w:date="2022-08-16T15:10:00Z">
              <w:rPr/>
            </w:rPrChange>
          </w:rPr>
          <w:t xml:space="preserve"> He hecho una búsqueda en el Google </w:t>
        </w:r>
        <w:proofErr w:type="spellStart"/>
        <w:r w:rsidR="005D17E1" w:rsidRPr="00AF0E59">
          <w:rPr>
            <w:highlight w:val="yellow"/>
            <w:rPrChange w:id="115" w:author="Victor" w:date="2022-08-16T15:10:00Z">
              <w:rPr/>
            </w:rPrChange>
          </w:rPr>
          <w:t>Scholar</w:t>
        </w:r>
        <w:proofErr w:type="spellEnd"/>
        <w:r w:rsidR="005D17E1" w:rsidRPr="00AF0E59">
          <w:rPr>
            <w:highlight w:val="yellow"/>
            <w:rPrChange w:id="116" w:author="Victor" w:date="2022-08-16T15:10:00Z">
              <w:rPr/>
            </w:rPrChange>
          </w:rPr>
          <w:t xml:space="preserve"> con los términos &lt;&lt; </w:t>
        </w:r>
        <w:proofErr w:type="spellStart"/>
        <w:r w:rsidR="005D17E1" w:rsidRPr="00AF0E59">
          <w:rPr>
            <w:highlight w:val="yellow"/>
            <w:rPrChange w:id="117" w:author="Victor" w:date="2022-08-16T15:10:00Z">
              <w:rPr/>
            </w:rPrChange>
          </w:rPr>
          <w:t>cryptocurrency</w:t>
        </w:r>
        <w:proofErr w:type="spellEnd"/>
        <w:r w:rsidR="005D17E1" w:rsidRPr="00AF0E59">
          <w:rPr>
            <w:highlight w:val="yellow"/>
            <w:rPrChange w:id="118" w:author="Victor" w:date="2022-08-16T15:10:00Z">
              <w:rPr/>
            </w:rPrChange>
          </w:rPr>
          <w:t xml:space="preserve"> </w:t>
        </w:r>
        <w:proofErr w:type="spellStart"/>
        <w:r w:rsidR="005D17E1" w:rsidRPr="00AF0E59">
          <w:rPr>
            <w:highlight w:val="yellow"/>
            <w:rPrChange w:id="119" w:author="Victor" w:date="2022-08-16T15:10:00Z">
              <w:rPr/>
            </w:rPrChange>
          </w:rPr>
          <w:t>recurrent</w:t>
        </w:r>
        <w:proofErr w:type="spellEnd"/>
        <w:r w:rsidR="005D17E1" w:rsidRPr="00AF0E59">
          <w:rPr>
            <w:highlight w:val="yellow"/>
            <w:rPrChange w:id="120" w:author="Victor" w:date="2022-08-16T15:10:00Z">
              <w:rPr/>
            </w:rPrChange>
          </w:rPr>
          <w:t xml:space="preserve"> neural </w:t>
        </w:r>
        <w:proofErr w:type="spellStart"/>
        <w:r w:rsidR="005D17E1" w:rsidRPr="00AF0E59">
          <w:rPr>
            <w:highlight w:val="yellow"/>
            <w:rPrChange w:id="121" w:author="Victor" w:date="2022-08-16T15:10:00Z">
              <w:rPr/>
            </w:rPrChange>
          </w:rPr>
          <w:t>network</w:t>
        </w:r>
        <w:proofErr w:type="spellEnd"/>
        <w:r w:rsidR="005D17E1" w:rsidRPr="00AF0E59">
          <w:rPr>
            <w:highlight w:val="yellow"/>
            <w:rPrChange w:id="122" w:author="Victor" w:date="2022-08-16T15:10:00Z">
              <w:rPr/>
            </w:rPrChange>
          </w:rPr>
          <w:t>&gt;&gt; y he encontrado artículos sobre este tema. Necesita citarlos y comparar tus resultados con los de estos artículos en la Sección 5. No hace falta leerlo</w:t>
        </w:r>
      </w:ins>
      <w:ins w:id="123" w:author="Victor" w:date="2022-08-16T15:09:00Z">
        <w:r w:rsidR="005D17E1" w:rsidRPr="00AF0E59">
          <w:rPr>
            <w:highlight w:val="yellow"/>
            <w:rPrChange w:id="124" w:author="Victor" w:date="2022-08-16T15:10:00Z">
              <w:rPr/>
            </w:rPrChange>
          </w:rPr>
          <w:t xml:space="preserve">s, lee el </w:t>
        </w:r>
        <w:proofErr w:type="spellStart"/>
        <w:r w:rsidR="005D17E1" w:rsidRPr="00AF0E59">
          <w:rPr>
            <w:i/>
            <w:highlight w:val="yellow"/>
            <w:rPrChange w:id="125" w:author="Victor" w:date="2022-08-16T15:10:00Z">
              <w:rPr/>
            </w:rPrChange>
          </w:rPr>
          <w:t>Abstract</w:t>
        </w:r>
        <w:proofErr w:type="spellEnd"/>
        <w:r w:rsidR="005D17E1" w:rsidRPr="00AF0E59">
          <w:rPr>
            <w:i/>
            <w:highlight w:val="yellow"/>
            <w:rPrChange w:id="126" w:author="Victor" w:date="2022-08-16T15:10:00Z">
              <w:rPr/>
            </w:rPrChange>
          </w:rPr>
          <w:t xml:space="preserve"> </w:t>
        </w:r>
        <w:r w:rsidR="005D17E1" w:rsidRPr="00AF0E59">
          <w:rPr>
            <w:highlight w:val="yellow"/>
            <w:rPrChange w:id="127" w:author="Victor" w:date="2022-08-16T15:10:00Z">
              <w:rPr/>
            </w:rPrChange>
          </w:rPr>
          <w:t>y las Conclusiones, fíjate en los resultados para poder compararlos. Además, lee la revisión de la literatura de estos artículos para ver si no encuentras más referencias.</w:t>
        </w:r>
      </w:ins>
    </w:p>
    <w:p w14:paraId="0A6D8166" w14:textId="0C552EE8" w:rsidR="00A23220" w:rsidRDefault="00A23220" w:rsidP="00754208">
      <w:pPr>
        <w:pStyle w:val="JENUINormal"/>
        <w:rPr>
          <w:ins w:id="128" w:author="Victor" w:date="2022-08-16T14:43:00Z"/>
        </w:rPr>
      </w:pPr>
      <w:ins w:id="129" w:author="Victor" w:date="2022-08-16T15:04:00Z">
        <w:r w:rsidRPr="00AF0E59">
          <w:rPr>
            <w:highlight w:val="yellow"/>
            <w:rPrChange w:id="130" w:author="Victor" w:date="2022-08-16T15:10:00Z">
              <w:rPr/>
            </w:rPrChange>
          </w:rPr>
          <w:t>Escribe</w:t>
        </w:r>
      </w:ins>
      <w:ins w:id="131" w:author="Victor" w:date="2022-08-16T15:06:00Z">
        <w:r w:rsidRPr="00AF0E59">
          <w:rPr>
            <w:highlight w:val="yellow"/>
            <w:rPrChange w:id="132" w:author="Victor" w:date="2022-08-16T15:10:00Z">
              <w:rPr/>
            </w:rPrChange>
          </w:rPr>
          <w:t xml:space="preserve"> aquí un párrafo comentando tus resultados principales.</w:t>
        </w:r>
      </w:ins>
      <w:ins w:id="133" w:author="Victor" w:date="2022-08-16T15:10:00Z">
        <w:r w:rsidR="000B5A53" w:rsidRPr="00AF0E59">
          <w:rPr>
            <w:highlight w:val="yellow"/>
            <w:rPrChange w:id="134" w:author="Victor" w:date="2022-08-16T15:10:00Z">
              <w:rPr/>
            </w:rPrChange>
          </w:rPr>
          <w:t xml:space="preserve"> Lo puse en el guion: &lt;&lt; </w:t>
        </w:r>
        <w:r w:rsidR="000B5A53" w:rsidRPr="00AF0E59">
          <w:rPr>
            <w:i/>
            <w:highlight w:val="yellow"/>
            <w:rPrChange w:id="135" w:author="Victor" w:date="2022-08-16T15:10:00Z">
              <w:rPr/>
            </w:rPrChange>
          </w:rPr>
          <w:t>Quinto párrafo: explica tus resultados</w:t>
        </w:r>
        <w:r w:rsidR="000B5A53" w:rsidRPr="00AF0E59">
          <w:rPr>
            <w:highlight w:val="yellow"/>
            <w:rPrChange w:id="136" w:author="Victor" w:date="2022-08-16T15:10:00Z">
              <w:rPr/>
            </w:rPrChange>
          </w:rPr>
          <w:t>&gt;&gt;.</w:t>
        </w:r>
      </w:ins>
    </w:p>
    <w:p w14:paraId="3A826263" w14:textId="4EA368C0" w:rsidR="00A4086B" w:rsidRPr="003A2532" w:rsidDel="008854D5" w:rsidRDefault="00A4086B" w:rsidP="00A4086B">
      <w:pPr>
        <w:pStyle w:val="JENUINormal"/>
        <w:rPr>
          <w:del w:id="137" w:author="Victor" w:date="2022-08-16T14:48:00Z"/>
        </w:rPr>
      </w:pPr>
      <w:r>
        <w:t>El resto de este estudio está organizado</w:t>
      </w:r>
      <w:ins w:id="138" w:author="Victor" w:date="2022-08-16T14:45:00Z">
        <w:r w:rsidR="000B3F7C">
          <w:t xml:space="preserve"> como se </w:t>
        </w:r>
      </w:ins>
      <w:ins w:id="139" w:author="Victor" w:date="2022-08-16T14:46:00Z">
        <w:r w:rsidR="000B3F7C">
          <w:t>explica a continuación. La Sección 2 describe los conceptos de red neuronal recurrente (</w:t>
        </w:r>
        <w:proofErr w:type="spellStart"/>
        <w:r w:rsidR="000B3F7C">
          <w:t>RNR</w:t>
        </w:r>
        <w:proofErr w:type="spellEnd"/>
        <w:r w:rsidR="000B3F7C">
          <w:t>) que se van a utilizar en el trabajo.</w:t>
        </w:r>
      </w:ins>
      <w:del w:id="140" w:author="Victor" w:date="2022-08-16T14:45:00Z">
        <w:r w:rsidDel="000B3F7C">
          <w:delText xml:space="preserve"> de la siguiente manera</w:delText>
        </w:r>
      </w:del>
      <w:r>
        <w:t xml:space="preserve"> </w:t>
      </w:r>
      <w:ins w:id="141" w:author="Victor" w:date="2022-08-16T14:46:00Z">
        <w:r w:rsidR="000B3F7C">
          <w:t>L</w:t>
        </w:r>
      </w:ins>
      <w:del w:id="142" w:author="Victor" w:date="2022-08-16T14:46:00Z">
        <w:r w:rsidDel="000B3F7C">
          <w:delText>l</w:delText>
        </w:r>
      </w:del>
      <w:r>
        <w:t xml:space="preserve">a Sección </w:t>
      </w:r>
      <w:ins w:id="143" w:author="Victor" w:date="2022-08-16T14:46:00Z">
        <w:r w:rsidR="000B3F7C">
          <w:t>3</w:t>
        </w:r>
      </w:ins>
      <w:del w:id="144" w:author="Victor" w:date="2022-08-16T14:46:00Z">
        <w:r w:rsidDel="000B3F7C">
          <w:delText>2</w:delText>
        </w:r>
      </w:del>
      <w:r>
        <w:t xml:space="preserve"> explica la metodología utilizada a la hora de seleccionar y ajusta la red neuronal, así como las técnicas de series temporales utilizadas para </w:t>
      </w:r>
      <w:del w:id="145" w:author="Victor" w:date="2022-08-16T14:47:00Z">
        <w:r w:rsidDel="000B3F7C">
          <w:delText xml:space="preserve">mejorar y </w:delText>
        </w:r>
      </w:del>
      <w:r>
        <w:t xml:space="preserve">valorar </w:t>
      </w:r>
      <w:ins w:id="146" w:author="Victor" w:date="2022-08-16T14:47:00Z">
        <w:r w:rsidR="000C05FE">
          <w:t>las predicciones fuera de la muestra</w:t>
        </w:r>
      </w:ins>
      <w:del w:id="147" w:author="Victor" w:date="2022-08-16T14:47:00Z">
        <w:r w:rsidDel="000C05FE">
          <w:delText>los modelos</w:delText>
        </w:r>
      </w:del>
      <w:r>
        <w:t xml:space="preserve">. La Sección </w:t>
      </w:r>
      <w:ins w:id="148" w:author="Victor" w:date="2022-08-16T14:47:00Z">
        <w:r w:rsidR="000C05FE">
          <w:t>4</w:t>
        </w:r>
      </w:ins>
      <w:del w:id="149" w:author="Victor" w:date="2022-08-16T14:47:00Z">
        <w:r w:rsidDel="000C05FE">
          <w:delText>3</w:delText>
        </w:r>
      </w:del>
      <w:r>
        <w:t xml:space="preserve"> presenta el análisis empírico</w:t>
      </w:r>
      <w:ins w:id="150" w:author="Victor" w:date="2022-08-16T14:48:00Z">
        <w:r w:rsidR="000C05FE">
          <w:t xml:space="preserve"> y el</w:t>
        </w:r>
      </w:ins>
      <w:del w:id="151" w:author="Victor" w:date="2022-08-16T14:48:00Z">
        <w:r w:rsidDel="000C05FE">
          <w:delText>, así como</w:delText>
        </w:r>
      </w:del>
      <w:r>
        <w:t xml:space="preserve"> desempeño de los distinto</w:t>
      </w:r>
      <w:ins w:id="152" w:author="Victor" w:date="2022-08-16T14:48:00Z">
        <w:r w:rsidR="000C05FE">
          <w:t>s</w:t>
        </w:r>
      </w:ins>
      <w:r>
        <w:t xml:space="preserve"> modelos</w:t>
      </w:r>
      <w:ins w:id="153" w:author="Victor" w:date="2022-08-16T14:47:00Z">
        <w:r w:rsidR="000C05FE">
          <w:t xml:space="preserve"> de predicción del precio del Bitcoin</w:t>
        </w:r>
      </w:ins>
      <w:r>
        <w:t xml:space="preserve">. Finalmente, la Sección </w:t>
      </w:r>
      <w:ins w:id="154" w:author="Victor" w:date="2022-08-16T14:47:00Z">
        <w:r w:rsidR="000C05FE">
          <w:t>5</w:t>
        </w:r>
      </w:ins>
      <w:del w:id="155" w:author="Victor" w:date="2022-08-16T14:47:00Z">
        <w:r w:rsidDel="000C05FE">
          <w:delText>4</w:delText>
        </w:r>
      </w:del>
      <w:r>
        <w:t xml:space="preserve"> concluye este estudio.</w:t>
      </w:r>
    </w:p>
    <w:p w14:paraId="18240FE4" w14:textId="77777777" w:rsidR="00A4086B" w:rsidRDefault="00A4086B" w:rsidP="008854D5">
      <w:pPr>
        <w:pStyle w:val="JENUINormal"/>
        <w:rPr>
          <w:ins w:id="156" w:author="Victor" w:date="2022-08-16T14:43:00Z"/>
        </w:rPr>
      </w:pPr>
    </w:p>
    <w:p w14:paraId="5F54A2DC" w14:textId="3737C70F" w:rsidR="00A4086B" w:rsidRDefault="00A4086B">
      <w:pPr>
        <w:pStyle w:val="JENUITtulo1"/>
        <w:pPrChange w:id="157" w:author="Victor" w:date="2022-08-16T14:48:00Z">
          <w:pPr>
            <w:pStyle w:val="JENUINormal"/>
          </w:pPr>
        </w:pPrChange>
      </w:pPr>
      <w:commentRangeStart w:id="158"/>
      <w:ins w:id="159" w:author="Victor" w:date="2022-08-16T14:43:00Z">
        <w:r>
          <w:t>Redes</w:t>
        </w:r>
      </w:ins>
      <w:commentRangeEnd w:id="158"/>
      <w:ins w:id="160" w:author="Victor" w:date="2022-08-16T14:44:00Z">
        <w:r>
          <w:rPr>
            <w:rStyle w:val="Refdecomentario"/>
            <w:b w:val="0"/>
          </w:rPr>
          <w:commentReference w:id="158"/>
        </w:r>
      </w:ins>
      <w:ins w:id="161" w:author="Victor" w:date="2022-08-16T14:43:00Z">
        <w:r>
          <w:t xml:space="preserve"> neuronales recurrentes</w:t>
        </w:r>
      </w:ins>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118CE145" w:rsidR="00131F0C" w:rsidRDefault="00330B75" w:rsidP="00131F0C">
      <w:pPr>
        <w:pStyle w:val="JENUINormal"/>
      </w:pPr>
      <w:r>
        <w:t>Una red neuronal recurrente</w:t>
      </w:r>
      <w:r w:rsidR="007C21B7">
        <w:t xml:space="preserve"> (</w:t>
      </w:r>
      <w:proofErr w:type="spellStart"/>
      <w:r w:rsidR="007C21B7">
        <w:t>RNR</w:t>
      </w:r>
      <w:proofErr w:type="spellEnd"/>
      <w:r w:rsidR="007C21B7">
        <w:t>)</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w:t>
      </w:r>
      <w:ins w:id="162" w:author="Victor" w:date="2022-08-16T15:13:00Z">
        <w:r w:rsidR="00D37352">
          <w:t xml:space="preserve">Tal y </w:t>
        </w:r>
      </w:ins>
      <w:del w:id="163" w:author="Victor" w:date="2022-08-16T15:13:00Z">
        <w:r w:rsidR="00131F0C" w:rsidDel="00D37352">
          <w:delText>C</w:delText>
        </w:r>
      </w:del>
      <w:ins w:id="164" w:author="Victor" w:date="2022-08-16T15:13:00Z">
        <w:r w:rsidR="00D37352">
          <w:t>c</w:t>
        </w:r>
      </w:ins>
      <w:r w:rsidR="00131F0C">
        <w:t xml:space="preserve">omo se puede observar en la </w:t>
      </w:r>
      <w:r w:rsidR="00F5180A">
        <w:fldChar w:fldCharType="begin"/>
      </w:r>
      <w:r w:rsidR="00F5180A">
        <w:instrText xml:space="preserve"> REF _Ref110962092 \h </w:instrText>
      </w:r>
      <w:r w:rsidR="00F5180A">
        <w:fldChar w:fldCharType="separate"/>
      </w:r>
      <w:r w:rsidR="00F5180A" w:rsidRPr="00F5180A">
        <w:t xml:space="preserve">Figura </w:t>
      </w:r>
      <w:r w:rsidR="00F5180A" w:rsidRPr="00F5180A">
        <w:rPr>
          <w:noProof/>
        </w:rPr>
        <w:t>1</w:t>
      </w:r>
      <w:r w:rsidR="00F5180A">
        <w:fldChar w:fldCharType="end"/>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055423FE" w14:textId="1AAE9F9D" w:rsidR="00C0487F" w:rsidRPr="000F59CA" w:rsidDel="0098589C" w:rsidRDefault="00C0643A">
      <w:pPr>
        <w:pStyle w:val="Descripcin"/>
        <w:jc w:val="center"/>
        <w:rPr>
          <w:del w:id="165" w:author="Daniel Ramos Hoogwout" w:date="2022-08-09T18:32:00Z"/>
          <w:i w:val="0"/>
          <w:color w:val="auto"/>
          <w:rPrChange w:id="166" w:author="Victor" w:date="2022-08-16T15:12:00Z">
            <w:rPr>
              <w:del w:id="167" w:author="Daniel Ramos Hoogwout" w:date="2022-08-09T18:32:00Z"/>
            </w:rPr>
          </w:rPrChange>
        </w:rPr>
        <w:pPrChange w:id="168" w:author="Victor" w:date="2022-08-16T15:12:00Z">
          <w:pPr>
            <w:pStyle w:val="Descripcin"/>
            <w:jc w:val="both"/>
          </w:pPr>
        </w:pPrChange>
      </w:pPr>
      <w:bookmarkStart w:id="169" w:name="_Ref110962092"/>
      <w:commentRangeStart w:id="170"/>
      <w:r w:rsidRPr="000F59CA">
        <w:rPr>
          <w:iCs w:val="0"/>
          <w:color w:val="auto"/>
          <w:sz w:val="20"/>
          <w:rPrChange w:id="171" w:author="Victor" w:date="2022-08-16T15:12:00Z">
            <w:rPr>
              <w:iCs w:val="0"/>
              <w:sz w:val="20"/>
            </w:rPr>
          </w:rPrChange>
        </w:rPr>
        <w:t xml:space="preserve">Figura </w:t>
      </w:r>
      <w:r w:rsidRPr="000F59CA">
        <w:rPr>
          <w:iCs w:val="0"/>
          <w:color w:val="auto"/>
          <w:sz w:val="20"/>
          <w:rPrChange w:id="172" w:author="Victor" w:date="2022-08-16T15:12:00Z">
            <w:rPr>
              <w:iCs w:val="0"/>
              <w:sz w:val="20"/>
            </w:rPr>
          </w:rPrChange>
        </w:rPr>
        <w:fldChar w:fldCharType="begin"/>
      </w:r>
      <w:r w:rsidRPr="000F59CA">
        <w:rPr>
          <w:iCs w:val="0"/>
          <w:color w:val="auto"/>
          <w:sz w:val="20"/>
          <w:rPrChange w:id="173" w:author="Victor" w:date="2022-08-16T15:12:00Z">
            <w:rPr>
              <w:iCs w:val="0"/>
              <w:sz w:val="20"/>
            </w:rPr>
          </w:rPrChange>
        </w:rPr>
        <w:instrText xml:space="preserve"> SEQ Figura \* ARABIC </w:instrText>
      </w:r>
      <w:r w:rsidRPr="000F59CA">
        <w:rPr>
          <w:iCs w:val="0"/>
          <w:color w:val="auto"/>
          <w:sz w:val="20"/>
          <w:rPrChange w:id="174" w:author="Victor" w:date="2022-08-16T15:12:00Z">
            <w:rPr>
              <w:iCs w:val="0"/>
              <w:sz w:val="20"/>
            </w:rPr>
          </w:rPrChange>
        </w:rPr>
        <w:fldChar w:fldCharType="separate"/>
      </w:r>
      <w:r w:rsidR="00997E97" w:rsidRPr="000F59CA">
        <w:rPr>
          <w:noProof/>
          <w:sz w:val="20"/>
        </w:rPr>
        <w:t>1</w:t>
      </w:r>
      <w:r w:rsidRPr="000F59CA">
        <w:rPr>
          <w:iCs w:val="0"/>
          <w:color w:val="auto"/>
          <w:sz w:val="20"/>
          <w:rPrChange w:id="175" w:author="Victor" w:date="2022-08-16T15:12:00Z">
            <w:rPr>
              <w:iCs w:val="0"/>
              <w:sz w:val="20"/>
            </w:rPr>
          </w:rPrChange>
        </w:rPr>
        <w:fldChar w:fldCharType="end"/>
      </w:r>
      <w:bookmarkEnd w:id="169"/>
      <w:r w:rsidR="002A1C4B" w:rsidRPr="000F59CA">
        <w:rPr>
          <w:iCs w:val="0"/>
          <w:color w:val="auto"/>
          <w:sz w:val="20"/>
          <w:rPrChange w:id="176" w:author="Victor" w:date="2022-08-16T15:12:00Z">
            <w:rPr>
              <w:iCs w:val="0"/>
              <w:sz w:val="20"/>
            </w:rPr>
          </w:rPrChange>
        </w:rPr>
        <w:t>: Diagrama de la red neuronal recurrente</w:t>
      </w:r>
      <w:commentRangeEnd w:id="170"/>
      <w:r w:rsidR="000F59CA">
        <w:rPr>
          <w:rStyle w:val="Refdecomentario"/>
          <w:i w:val="0"/>
          <w:iCs w:val="0"/>
          <w:color w:val="auto"/>
        </w:rPr>
        <w:commentReference w:id="170"/>
      </w:r>
    </w:p>
    <w:p w14:paraId="2360B639" w14:textId="77777777" w:rsidR="00C0487F" w:rsidRPr="00172CF3" w:rsidRDefault="00C0487F">
      <w:pPr>
        <w:pStyle w:val="Descripcin"/>
        <w:jc w:val="center"/>
        <w:pPrChange w:id="177" w:author="Victor" w:date="2022-08-16T15:12:00Z">
          <w:pPr>
            <w:pStyle w:val="JENUINormal"/>
            <w:ind w:firstLine="0"/>
          </w:pPr>
        </w:pPrChange>
      </w:pPr>
    </w:p>
    <w:p w14:paraId="2738B76E" w14:textId="29DFE062" w:rsidR="00C0487F" w:rsidRDefault="00C0487F" w:rsidP="00C0487F">
      <w:pPr>
        <w:pStyle w:val="JENUINormal"/>
        <w:ind w:firstLine="0"/>
      </w:pPr>
      <w:r>
        <w:t xml:space="preserve">    </w:t>
      </w:r>
      <w:r w:rsidR="007104E3">
        <w:t>La</w:t>
      </w:r>
      <w:r w:rsidR="002A1C4B">
        <w:t xml:space="preserve"> salida de una red neuronal recurrente depende de los elementos previos de la propia secuencia. Esto</w:t>
      </w:r>
      <w:r w:rsidR="009403DF">
        <w:t xml:space="preserve"> </w:t>
      </w:r>
      <w:r w:rsidR="002A1C4B">
        <w:t xml:space="preserve">genera una característica distintiva, </w:t>
      </w:r>
      <w:r w:rsidR="0023238E">
        <w:t xml:space="preserve">por lo que </w:t>
      </w:r>
      <w:r w:rsidR="009403DF">
        <w:t>la red neuronal recurrente comparte el mismo parámetro de peso dentro de cada capa de la red</w:t>
      </w:r>
      <w:r w:rsidR="00342CFB">
        <w:t xml:space="preserve"> </w:t>
      </w:r>
      <w:r w:rsidR="00DB1B31">
        <w:fldChar w:fldCharType="begin"/>
      </w:r>
      <w:r w:rsidR="00AD1055">
        <w:instrText xml:space="preserve"> ADDIN ZOTERO_ITEM CSL_CITATION {"citationID":"aONzQHCK","properties":{"formattedCitation":"[13]","plainCitation":"[13]","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AD1055" w:rsidRPr="00AD1055">
        <w:t>[13]</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505FAD2A" w14:textId="1DAB3982" w:rsidR="00C0487F" w:rsidDel="00D37352" w:rsidRDefault="00C0487F" w:rsidP="00C0487F">
      <w:pPr>
        <w:pStyle w:val="JENUINormal"/>
        <w:rPr>
          <w:del w:id="178" w:author="Victor" w:date="2022-08-16T15:13:00Z"/>
        </w:rPr>
      </w:pPr>
      <w:r>
        <w:t xml:space="preserve">Este problema que presentan las redes neuronales recurrentes fue descubierto por Josep </w:t>
      </w:r>
      <w:proofErr w:type="spellStart"/>
      <w:r>
        <w:t>Hochreiter</w:t>
      </w:r>
      <w:proofErr w:type="spellEnd"/>
      <w:r>
        <w:t xml:space="preserve"> </w:t>
      </w:r>
      <w:r>
        <w:fldChar w:fldCharType="begin"/>
      </w:r>
      <w:r w:rsidR="00AD1055">
        <w:instrText xml:space="preserve"> ADDIN ZOTERO_ITEM CSL_CITATION {"citationID":"jEgTSin4","properties":{"formattedCitation":"[14]","plainCitation":"[14]","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AD1055" w:rsidRPr="00AD1055">
        <w:t>[14]</w:t>
      </w:r>
      <w:r>
        <w:fldChar w:fldCharType="end"/>
      </w:r>
      <w:r>
        <w:t>.</w:t>
      </w:r>
      <w:ins w:id="179" w:author="Victor" w:date="2022-08-16T15:13:00Z">
        <w:r w:rsidR="00D37352">
          <w:t xml:space="preserve"> </w:t>
        </w:r>
      </w:ins>
    </w:p>
    <w:p w14:paraId="0182F8B5" w14:textId="0CAFD4B0" w:rsidR="00C0487F" w:rsidRDefault="00C0487F">
      <w:pPr>
        <w:pStyle w:val="JENUINormal"/>
        <w:pPrChange w:id="180" w:author="Victor" w:date="2022-08-16T15:13:00Z">
          <w:pPr>
            <w:pStyle w:val="JENUINormal"/>
            <w:ind w:firstLine="0"/>
          </w:pPr>
        </w:pPrChange>
      </w:pPr>
      <w:r>
        <w:t>El problema radica que la red neuronal utiliza un algoritmo de gradiente descendente para encontrar el mínimo global de la función de costes</w:t>
      </w:r>
      <w:r w:rsidR="00D67DE2">
        <w:t>,</w:t>
      </w:r>
      <w:r>
        <w:t xml:space="preserve"> que es la configuración óptima de la red. </w:t>
      </w:r>
    </w:p>
    <w:p w14:paraId="6FB59D4B" w14:textId="4B2D0E9E" w:rsidR="009D38B7" w:rsidRPr="00127A60" w:rsidRDefault="00FB4F81" w:rsidP="000F59CA">
      <w:pPr>
        <w:pStyle w:val="JENUINormal"/>
        <w:ind w:firstLine="0"/>
      </w:pPr>
      <w:r>
        <w:t xml:space="preserve">    </w:t>
      </w:r>
      <w:r w:rsidR="001C5E33">
        <w:t xml:space="preserve">En la </w:t>
      </w:r>
      <w:r w:rsidR="0098589C">
        <w:fldChar w:fldCharType="begin"/>
      </w:r>
      <w:r w:rsidR="0098589C">
        <w:instrText xml:space="preserve"> REF _Ref110962334 \h </w:instrText>
      </w:r>
      <w:r w:rsidR="0098589C">
        <w:fldChar w:fldCharType="separate"/>
      </w:r>
      <w:r w:rsidR="0098589C" w:rsidRPr="0098589C">
        <w:t xml:space="preserve">Figura </w:t>
      </w:r>
      <w:r w:rsidR="0098589C" w:rsidRPr="0098589C">
        <w:rPr>
          <w:noProof/>
        </w:rPr>
        <w:t>2</w:t>
      </w:r>
      <w:r w:rsidR="0098589C">
        <w:fldChar w:fldCharType="end"/>
      </w:r>
      <w:r w:rsidR="0098589C">
        <w:t xml:space="preserve"> </w:t>
      </w:r>
      <w:r w:rsidR="001C5E33">
        <w:t>se puede observar la estructura de varios módulos conectado</w:t>
      </w:r>
      <w:r w:rsidR="000923F0">
        <w:t>s</w:t>
      </w:r>
      <w:r w:rsidR="001C5E33">
        <w:t xml:space="preserve"> entre </w:t>
      </w:r>
      <w:r w:rsidR="000923F0">
        <w:t>sí</w:t>
      </w:r>
      <w:ins w:id="181" w:author="Victor" w:date="2022-08-16T15:14:00Z">
        <w:r w:rsidR="00703979">
          <w:t xml:space="preserve"> de una </w:t>
        </w:r>
        <w:proofErr w:type="spellStart"/>
        <w:r w:rsidR="00703979">
          <w:t>RNR</w:t>
        </w:r>
      </w:ins>
      <w:proofErr w:type="spellEnd"/>
      <w:r w:rsidR="000923F0">
        <w:t>,</w:t>
      </w:r>
      <w:r w:rsidR="001C5E33">
        <w:t xml:space="preserve"> donde el módulo central permite ver el funcionamiento interno de ellos.</w:t>
      </w:r>
    </w:p>
    <w:p w14:paraId="229C59BE" w14:textId="77777777" w:rsidR="001E5DD4" w:rsidRDefault="001E5DD4">
      <w:pPr>
        <w:pStyle w:val="JENUINormal"/>
        <w:ind w:firstLine="0"/>
        <w:rPr>
          <w:color w:val="000000"/>
        </w:rPr>
        <w:pPrChange w:id="182" w:author="Daniel Ramos Hoogwout" w:date="2022-08-09T18:21:00Z">
          <w:pPr>
            <w:pStyle w:val="JENUINormal"/>
          </w:pPr>
        </w:pPrChange>
      </w:pPr>
    </w:p>
    <w:p w14:paraId="5909F2FB" w14:textId="18838991" w:rsidR="00436F28" w:rsidDel="0098589C" w:rsidRDefault="004D06A0" w:rsidP="00436F28">
      <w:pPr>
        <w:pStyle w:val="JENUINormal"/>
        <w:ind w:firstLine="0"/>
        <w:rPr>
          <w:del w:id="183" w:author="Daniel Ramos Hoogwout" w:date="2022-08-09T18:31:00Z"/>
          <w:color w:val="000000"/>
        </w:rPr>
      </w:pPr>
      <w:r>
        <w:rPr>
          <w:noProof/>
          <w:color w:val="000000"/>
          <w:lang w:eastAsia="es-ES"/>
        </w:rPr>
        <w:lastRenderedPageBreak/>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2319AE5A" w14:textId="77777777" w:rsidR="00F5180A" w:rsidRDefault="00807ACE" w:rsidP="0098589C">
      <w:pPr>
        <w:pStyle w:val="JENUINormal"/>
        <w:ind w:firstLine="0"/>
        <w:rPr>
          <w:ins w:id="184" w:author="Daniel Ramos Hoogwout" w:date="2022-08-09T18:31:00Z"/>
        </w:rPr>
      </w:pPr>
      <w:del w:id="185" w:author="Daniel Ramos Hoogwout" w:date="2022-08-09T18:31:00Z">
        <w:r w:rsidDel="0098589C">
          <w:rPr>
            <w:color w:val="000000"/>
          </w:rPr>
          <w:delText>Figura 2</w:delText>
        </w:r>
      </w:del>
    </w:p>
    <w:p w14:paraId="1145F9E1" w14:textId="3AA66652" w:rsidR="00807ACE" w:rsidRPr="00703979" w:rsidRDefault="00F5180A">
      <w:pPr>
        <w:pStyle w:val="Descripcin"/>
        <w:jc w:val="center"/>
        <w:rPr>
          <w:i w:val="0"/>
          <w:color w:val="auto"/>
          <w:rPrChange w:id="186" w:author="Victor" w:date="2022-08-16T15:14:00Z">
            <w:rPr/>
          </w:rPrChange>
        </w:rPr>
        <w:pPrChange w:id="187" w:author="Victor" w:date="2022-08-16T15:15:00Z">
          <w:pPr>
            <w:pStyle w:val="Descripcin"/>
            <w:jc w:val="both"/>
          </w:pPr>
        </w:pPrChange>
      </w:pPr>
      <w:r w:rsidRPr="00703979">
        <w:rPr>
          <w:i w:val="0"/>
          <w:color w:val="auto"/>
          <w:sz w:val="20"/>
          <w:rPrChange w:id="188" w:author="Victor" w:date="2022-08-16T15:14:00Z">
            <w:rPr>
              <w:sz w:val="20"/>
            </w:rPr>
          </w:rPrChange>
        </w:rPr>
        <w:t xml:space="preserve">Figura </w:t>
      </w:r>
      <w:bookmarkStart w:id="189" w:name="_Ref110962334"/>
      <w:r w:rsidRPr="00703979">
        <w:rPr>
          <w:i w:val="0"/>
          <w:color w:val="auto"/>
          <w:sz w:val="20"/>
          <w:rPrChange w:id="190" w:author="Victor" w:date="2022-08-16T15:14:00Z">
            <w:rPr>
              <w:sz w:val="20"/>
            </w:rPr>
          </w:rPrChange>
        </w:rPr>
        <w:fldChar w:fldCharType="begin"/>
      </w:r>
      <w:r w:rsidRPr="00703979">
        <w:rPr>
          <w:i w:val="0"/>
          <w:color w:val="auto"/>
          <w:sz w:val="20"/>
          <w:rPrChange w:id="191" w:author="Victor" w:date="2022-08-16T15:14:00Z">
            <w:rPr>
              <w:sz w:val="20"/>
            </w:rPr>
          </w:rPrChange>
        </w:rPr>
        <w:instrText xml:space="preserve"> SEQ Figura \* ARABIC </w:instrText>
      </w:r>
      <w:r w:rsidRPr="00703979">
        <w:rPr>
          <w:i w:val="0"/>
          <w:color w:val="auto"/>
          <w:sz w:val="20"/>
          <w:rPrChange w:id="192" w:author="Victor" w:date="2022-08-16T15:14:00Z">
            <w:rPr>
              <w:sz w:val="20"/>
            </w:rPr>
          </w:rPrChange>
        </w:rPr>
        <w:fldChar w:fldCharType="separate"/>
      </w:r>
      <w:r w:rsidR="00997E97" w:rsidRPr="00703979">
        <w:rPr>
          <w:i w:val="0"/>
          <w:iCs w:val="0"/>
          <w:noProof/>
          <w:color w:val="auto"/>
          <w:sz w:val="20"/>
          <w:szCs w:val="20"/>
        </w:rPr>
        <w:t>2</w:t>
      </w:r>
      <w:r w:rsidRPr="00703979">
        <w:rPr>
          <w:i w:val="0"/>
          <w:color w:val="auto"/>
          <w:sz w:val="20"/>
          <w:rPrChange w:id="193" w:author="Victor" w:date="2022-08-16T15:14:00Z">
            <w:rPr>
              <w:sz w:val="20"/>
            </w:rPr>
          </w:rPrChange>
        </w:rPr>
        <w:fldChar w:fldCharType="end"/>
      </w:r>
      <w:bookmarkEnd w:id="189"/>
      <w:r w:rsidR="00807ACE" w:rsidRPr="00703979">
        <w:rPr>
          <w:i w:val="0"/>
          <w:color w:val="auto"/>
          <w:sz w:val="20"/>
          <w:rPrChange w:id="194" w:author="Victor" w:date="2022-08-16T15:14:00Z">
            <w:rPr>
              <w:color w:val="auto"/>
              <w:sz w:val="20"/>
            </w:rPr>
          </w:rPrChange>
        </w:rPr>
        <w:t xml:space="preserve">: Estructura de un módulo </w:t>
      </w:r>
      <w:proofErr w:type="spellStart"/>
      <w:r w:rsidR="00807ACE" w:rsidRPr="00703979">
        <w:rPr>
          <w:i w:val="0"/>
          <w:color w:val="auto"/>
          <w:sz w:val="20"/>
          <w:rPrChange w:id="195" w:author="Victor" w:date="2022-08-16T15:14:00Z">
            <w:rPr>
              <w:color w:val="auto"/>
              <w:sz w:val="20"/>
            </w:rPr>
          </w:rPrChange>
        </w:rPr>
        <w:t>RNR</w:t>
      </w:r>
      <w:proofErr w:type="spellEnd"/>
      <w:r w:rsidR="00807ACE" w:rsidRPr="00703979">
        <w:rPr>
          <w:i w:val="0"/>
          <w:color w:val="auto"/>
          <w:sz w:val="20"/>
          <w:rPrChange w:id="196" w:author="Victor" w:date="2022-08-16T15:14:00Z">
            <w:rPr>
              <w:color w:val="auto"/>
              <w:sz w:val="20"/>
            </w:rPr>
          </w:rPrChange>
        </w:rPr>
        <w:t xml:space="preserve"> clásico</w:t>
      </w:r>
      <w:r w:rsidR="005538C3" w:rsidRPr="00703979">
        <w:rPr>
          <w:i w:val="0"/>
          <w:color w:val="auto"/>
          <w:rPrChange w:id="197" w:author="Victor" w:date="2022-08-16T15:14:00Z">
            <w:rPr>
              <w:color w:val="auto"/>
            </w:rPr>
          </w:rPrChange>
        </w:rPr>
        <w:t xml:space="preserve"> </w:t>
      </w:r>
      <w:r w:rsidR="00807ACE" w:rsidRPr="00703979">
        <w:rPr>
          <w:i w:val="0"/>
          <w:color w:val="auto"/>
          <w:sz w:val="20"/>
          <w:rPrChange w:id="198" w:author="Victor" w:date="2022-08-16T15:14:00Z">
            <w:rPr>
              <w:color w:val="auto"/>
              <w:sz w:val="20"/>
            </w:rPr>
          </w:rPrChange>
        </w:rPr>
        <w:t xml:space="preserve">Fuente: </w:t>
      </w:r>
      <w:proofErr w:type="spellStart"/>
      <w:r w:rsidR="00807ACE" w:rsidRPr="00703979">
        <w:rPr>
          <w:i w:val="0"/>
          <w:color w:val="auto"/>
          <w:sz w:val="20"/>
          <w:rPrChange w:id="199" w:author="Victor" w:date="2022-08-16T15:14:00Z">
            <w:rPr>
              <w:color w:val="auto"/>
              <w:sz w:val="20"/>
            </w:rPr>
          </w:rPrChange>
        </w:rPr>
        <w:t>Colah’s</w:t>
      </w:r>
      <w:proofErr w:type="spellEnd"/>
      <w:r w:rsidR="00807ACE" w:rsidRPr="00703979">
        <w:rPr>
          <w:i w:val="0"/>
          <w:color w:val="auto"/>
          <w:sz w:val="20"/>
          <w:rPrChange w:id="200" w:author="Victor" w:date="2022-08-16T15:14:00Z">
            <w:rPr>
              <w:color w:val="auto"/>
              <w:sz w:val="20"/>
            </w:rPr>
          </w:rPrChange>
        </w:rPr>
        <w:t xml:space="preserve"> </w:t>
      </w:r>
      <w:r w:rsidR="001E5DD4" w:rsidRPr="00703979">
        <w:rPr>
          <w:i w:val="0"/>
          <w:color w:val="auto"/>
          <w:sz w:val="20"/>
          <w:rPrChange w:id="201" w:author="Victor" w:date="2022-08-16T15:14:00Z">
            <w:rPr>
              <w:color w:val="auto"/>
              <w:sz w:val="20"/>
            </w:rPr>
          </w:rPrChange>
        </w:rPr>
        <w:t>Blog</w:t>
      </w:r>
      <w:r w:rsidR="0043141C" w:rsidRPr="00703979">
        <w:rPr>
          <w:i w:val="0"/>
          <w:color w:val="auto"/>
          <w:sz w:val="20"/>
          <w:rPrChange w:id="202" w:author="Victor" w:date="2022-08-16T15:14:00Z">
            <w:rPr>
              <w:color w:val="auto"/>
              <w:sz w:val="20"/>
            </w:rPr>
          </w:rPrChange>
        </w:rPr>
        <w:t xml:space="preserve"> </w:t>
      </w:r>
      <w:r w:rsidR="0043141C" w:rsidRPr="00703979">
        <w:rPr>
          <w:i w:val="0"/>
          <w:color w:val="auto"/>
          <w:sz w:val="20"/>
          <w:rPrChange w:id="203" w:author="Victor" w:date="2022-08-16T15:14:00Z">
            <w:rPr>
              <w:color w:val="auto"/>
              <w:sz w:val="20"/>
            </w:rPr>
          </w:rPrChange>
        </w:rPr>
        <w:fldChar w:fldCharType="begin"/>
      </w:r>
      <w:r w:rsidR="00AD1055" w:rsidRPr="00703979">
        <w:rPr>
          <w:i w:val="0"/>
          <w:iCs w:val="0"/>
          <w:color w:val="auto"/>
          <w:sz w:val="20"/>
          <w:szCs w:val="20"/>
        </w:rPr>
        <w:instrText xml:space="preserve"> ADDIN ZOTERO_ITEM CSL_CITATION {"citationID":"9Ce0Gb7Q","properties":{"formattedCitation":"[15]","plainCitation":"[15]","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03979">
        <w:rPr>
          <w:i w:val="0"/>
          <w:color w:val="auto"/>
          <w:sz w:val="20"/>
          <w:rPrChange w:id="204" w:author="Victor" w:date="2022-08-16T15:14:00Z">
            <w:rPr>
              <w:color w:val="auto"/>
              <w:sz w:val="20"/>
            </w:rPr>
          </w:rPrChange>
        </w:rPr>
        <w:fldChar w:fldCharType="separate"/>
      </w:r>
      <w:r w:rsidR="00AD1055" w:rsidRPr="00703979">
        <w:rPr>
          <w:i w:val="0"/>
          <w:color w:val="auto"/>
          <w:sz w:val="20"/>
          <w:rPrChange w:id="205" w:author="Victor" w:date="2022-08-16T15:14:00Z">
            <w:rPr>
              <w:sz w:val="20"/>
            </w:rPr>
          </w:rPrChange>
        </w:rPr>
        <w:t>[15]</w:t>
      </w:r>
      <w:r w:rsidR="0043141C" w:rsidRPr="00703979">
        <w:rPr>
          <w:i w:val="0"/>
          <w:color w:val="auto"/>
          <w:sz w:val="20"/>
          <w:rPrChange w:id="206" w:author="Victor" w:date="2022-08-16T15:14:00Z">
            <w:rPr>
              <w:color w:val="auto"/>
              <w:sz w:val="20"/>
            </w:rPr>
          </w:rPrChange>
        </w:rPr>
        <w:fldChar w:fldCharType="end"/>
      </w:r>
    </w:p>
    <w:p w14:paraId="7D7B601D" w14:textId="461DE68F"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r w:rsidR="005538C3">
        <w:fldChar w:fldCharType="begin"/>
      </w:r>
      <w:r w:rsidR="005538C3">
        <w:instrText xml:space="preserve"> REF _Ref110962596 \h </w:instrText>
      </w:r>
      <w:r w:rsidR="005538C3">
        <w:fldChar w:fldCharType="separate"/>
      </w:r>
      <w:r w:rsidR="005538C3" w:rsidRPr="005538C3">
        <w:t xml:space="preserve">Figura </w:t>
      </w:r>
      <w:r w:rsidR="005538C3" w:rsidRPr="005538C3">
        <w:rPr>
          <w:noProof/>
        </w:rPr>
        <w:t>3</w:t>
      </w:r>
      <w:r w:rsidR="005538C3">
        <w:fldChar w:fldCharType="end"/>
      </w:r>
      <w:r w:rsidR="00DF7F6E">
        <w:t xml:space="preserve">; </w:t>
      </w:r>
      <w:r w:rsidR="00F96EFD">
        <w:t>en este caso</w:t>
      </w:r>
      <w:r w:rsidR="00DF7F6E">
        <w:t>,</w:t>
      </w:r>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6A9F1EF8" w14:textId="32F0FB16" w:rsidR="007544B2" w:rsidRPr="00583C32" w:rsidRDefault="005538C3">
      <w:pPr>
        <w:pStyle w:val="Descripcin"/>
        <w:jc w:val="center"/>
        <w:rPr>
          <w:i w:val="0"/>
          <w:color w:val="auto"/>
          <w:rPrChange w:id="207" w:author="Victor" w:date="2022-08-16T15:15:00Z">
            <w:rPr/>
          </w:rPrChange>
        </w:rPr>
        <w:pPrChange w:id="208" w:author="Victor" w:date="2022-08-16T15:15:00Z">
          <w:pPr>
            <w:pStyle w:val="Descripcin"/>
          </w:pPr>
        </w:pPrChange>
      </w:pPr>
      <w:bookmarkStart w:id="209" w:name="_Ref110962596"/>
      <w:r w:rsidRPr="00583C32">
        <w:rPr>
          <w:i w:val="0"/>
          <w:color w:val="auto"/>
          <w:sz w:val="20"/>
          <w:rPrChange w:id="210" w:author="Victor" w:date="2022-08-16T15:15:00Z">
            <w:rPr>
              <w:sz w:val="20"/>
            </w:rPr>
          </w:rPrChange>
        </w:rPr>
        <w:t xml:space="preserve">Figura </w:t>
      </w:r>
      <w:r w:rsidRPr="00583C32">
        <w:rPr>
          <w:i w:val="0"/>
          <w:color w:val="auto"/>
          <w:sz w:val="20"/>
          <w:rPrChange w:id="211" w:author="Victor" w:date="2022-08-16T15:15:00Z">
            <w:rPr>
              <w:sz w:val="20"/>
            </w:rPr>
          </w:rPrChange>
        </w:rPr>
        <w:fldChar w:fldCharType="begin"/>
      </w:r>
      <w:r w:rsidRPr="00583C32">
        <w:rPr>
          <w:i w:val="0"/>
          <w:color w:val="auto"/>
          <w:sz w:val="20"/>
          <w:rPrChange w:id="212" w:author="Victor" w:date="2022-08-16T15:15:00Z">
            <w:rPr>
              <w:sz w:val="20"/>
            </w:rPr>
          </w:rPrChange>
        </w:rPr>
        <w:instrText xml:space="preserve"> SEQ Figura \* ARABIC </w:instrText>
      </w:r>
      <w:r w:rsidRPr="00583C32">
        <w:rPr>
          <w:i w:val="0"/>
          <w:color w:val="auto"/>
          <w:sz w:val="20"/>
          <w:rPrChange w:id="213" w:author="Victor" w:date="2022-08-16T15:15:00Z">
            <w:rPr>
              <w:sz w:val="20"/>
            </w:rPr>
          </w:rPrChange>
        </w:rPr>
        <w:fldChar w:fldCharType="separate"/>
      </w:r>
      <w:r w:rsidR="00997E97" w:rsidRPr="00583C32">
        <w:rPr>
          <w:i w:val="0"/>
          <w:iCs w:val="0"/>
          <w:noProof/>
          <w:color w:val="auto"/>
          <w:sz w:val="20"/>
          <w:szCs w:val="20"/>
        </w:rPr>
        <w:t>3</w:t>
      </w:r>
      <w:r w:rsidRPr="00583C32">
        <w:rPr>
          <w:i w:val="0"/>
          <w:color w:val="auto"/>
          <w:sz w:val="20"/>
          <w:rPrChange w:id="214" w:author="Victor" w:date="2022-08-16T15:15:00Z">
            <w:rPr>
              <w:sz w:val="20"/>
            </w:rPr>
          </w:rPrChange>
        </w:rPr>
        <w:fldChar w:fldCharType="end"/>
      </w:r>
      <w:bookmarkEnd w:id="209"/>
      <w:r w:rsidR="007544B2" w:rsidRPr="00583C32">
        <w:rPr>
          <w:i w:val="0"/>
          <w:color w:val="auto"/>
          <w:sz w:val="20"/>
          <w:rPrChange w:id="215" w:author="Victor" w:date="2022-08-16T15:15:00Z">
            <w:rPr>
              <w:sz w:val="20"/>
            </w:rPr>
          </w:rPrChange>
        </w:rPr>
        <w:t>: Diagrama de</w:t>
      </w:r>
      <w:r w:rsidR="001110B8" w:rsidRPr="00583C32">
        <w:rPr>
          <w:i w:val="0"/>
          <w:color w:val="auto"/>
          <w:sz w:val="20"/>
          <w:rPrChange w:id="216" w:author="Victor" w:date="2022-08-16T15:15:00Z">
            <w:rPr>
              <w:sz w:val="20"/>
            </w:rPr>
          </w:rPrChange>
        </w:rPr>
        <w:t xml:space="preserve"> una</w:t>
      </w:r>
      <w:r w:rsidR="007544B2" w:rsidRPr="00583C32">
        <w:rPr>
          <w:i w:val="0"/>
          <w:color w:val="auto"/>
          <w:sz w:val="20"/>
          <w:rPrChange w:id="217" w:author="Victor" w:date="2022-08-16T15:15:00Z">
            <w:rPr>
              <w:sz w:val="20"/>
            </w:rPr>
          </w:rPrChange>
        </w:rPr>
        <w:t xml:space="preserve"> </w:t>
      </w:r>
      <w:proofErr w:type="spellStart"/>
      <w:r w:rsidR="00B509C3" w:rsidRPr="00583C32">
        <w:rPr>
          <w:i w:val="0"/>
          <w:color w:val="auto"/>
          <w:sz w:val="20"/>
          <w:rPrChange w:id="218" w:author="Victor" w:date="2022-08-16T15:15:00Z">
            <w:rPr>
              <w:sz w:val="20"/>
            </w:rPr>
          </w:rPrChange>
        </w:rPr>
        <w:t>RNR</w:t>
      </w:r>
      <w:proofErr w:type="spellEnd"/>
      <w:r w:rsidR="00B509C3" w:rsidRPr="00583C32">
        <w:rPr>
          <w:i w:val="0"/>
          <w:color w:val="auto"/>
          <w:sz w:val="20"/>
          <w:rPrChange w:id="219" w:author="Victor" w:date="2022-08-16T15:15:00Z">
            <w:rPr>
              <w:sz w:val="20"/>
            </w:rPr>
          </w:rPrChange>
        </w:rPr>
        <w:t xml:space="preserve"> </w:t>
      </w:r>
      <w:proofErr w:type="spellStart"/>
      <w:r w:rsidR="00B509C3" w:rsidRPr="00583C32">
        <w:rPr>
          <w:iCs w:val="0"/>
          <w:color w:val="auto"/>
          <w:sz w:val="20"/>
          <w:rPrChange w:id="220" w:author="Victor" w:date="2022-08-16T15:15:00Z">
            <w:rPr>
              <w:i w:val="0"/>
              <w:iCs w:val="0"/>
              <w:sz w:val="20"/>
            </w:rPr>
          </w:rPrChange>
        </w:rPr>
        <w:t>Many</w:t>
      </w:r>
      <w:proofErr w:type="spellEnd"/>
      <w:r w:rsidR="002B0D22" w:rsidRPr="00583C32">
        <w:rPr>
          <w:iCs w:val="0"/>
          <w:color w:val="auto"/>
          <w:sz w:val="20"/>
          <w:rPrChange w:id="221" w:author="Victor" w:date="2022-08-16T15:15:00Z">
            <w:rPr>
              <w:i w:val="0"/>
              <w:iCs w:val="0"/>
              <w:sz w:val="20"/>
            </w:rPr>
          </w:rPrChange>
        </w:rPr>
        <w:t>-</w:t>
      </w:r>
      <w:r w:rsidR="00B509C3" w:rsidRPr="00583C32">
        <w:rPr>
          <w:iCs w:val="0"/>
          <w:color w:val="auto"/>
          <w:sz w:val="20"/>
          <w:rPrChange w:id="222" w:author="Victor" w:date="2022-08-16T15:15:00Z">
            <w:rPr>
              <w:i w:val="0"/>
              <w:iCs w:val="0"/>
              <w:sz w:val="20"/>
            </w:rPr>
          </w:rPrChange>
        </w:rPr>
        <w:t>to</w:t>
      </w:r>
      <w:r w:rsidR="002B0D22" w:rsidRPr="00583C32">
        <w:rPr>
          <w:iCs w:val="0"/>
          <w:color w:val="auto"/>
          <w:sz w:val="20"/>
          <w:rPrChange w:id="223" w:author="Victor" w:date="2022-08-16T15:15:00Z">
            <w:rPr>
              <w:i w:val="0"/>
              <w:iCs w:val="0"/>
              <w:sz w:val="20"/>
            </w:rPr>
          </w:rPrChange>
        </w:rPr>
        <w:t>-</w:t>
      </w:r>
      <w:proofErr w:type="spellStart"/>
      <w:r w:rsidR="002B0D22" w:rsidRPr="00583C32">
        <w:rPr>
          <w:iCs w:val="0"/>
          <w:color w:val="auto"/>
          <w:sz w:val="20"/>
          <w:rPrChange w:id="224" w:author="Victor" w:date="2022-08-16T15:15:00Z">
            <w:rPr>
              <w:i w:val="0"/>
              <w:iCs w:val="0"/>
              <w:sz w:val="20"/>
            </w:rPr>
          </w:rPrChange>
        </w:rPr>
        <w:t>o</w:t>
      </w:r>
      <w:r w:rsidR="00B509C3" w:rsidRPr="00583C32">
        <w:rPr>
          <w:iCs w:val="0"/>
          <w:color w:val="auto"/>
          <w:sz w:val="20"/>
          <w:rPrChange w:id="225" w:author="Victor" w:date="2022-08-16T15:15:00Z">
            <w:rPr>
              <w:i w:val="0"/>
              <w:iCs w:val="0"/>
              <w:sz w:val="20"/>
            </w:rPr>
          </w:rPrChange>
        </w:rPr>
        <w:t>ne</w:t>
      </w:r>
      <w:proofErr w:type="spellEnd"/>
    </w:p>
    <w:p w14:paraId="01232BC7" w14:textId="581C319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r w:rsidR="00DC02DD">
        <w:t xml:space="preserve">. De ahí que a </w:t>
      </w:r>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6B38AEEC" w:rsidR="00920A10" w:rsidRDefault="007C21B7" w:rsidP="00920A10">
      <w:pPr>
        <w:pStyle w:val="JENUINormal"/>
      </w:pPr>
      <w:r>
        <w:t xml:space="preserve">El </w:t>
      </w:r>
      <w:proofErr w:type="spellStart"/>
      <w:r>
        <w:t>LSTM</w:t>
      </w:r>
      <w:proofErr w:type="spellEnd"/>
      <w:r>
        <w:t xml:space="preserve">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r w:rsidR="004B0757">
        <w:t>,</w:t>
      </w:r>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proofErr w:type="spellStart"/>
      <w:r w:rsidR="00E668EA" w:rsidRPr="00E668EA">
        <w:t>Jürgen</w:t>
      </w:r>
      <w:proofErr w:type="spellEnd"/>
      <w:r w:rsidR="00E668EA">
        <w:t xml:space="preserve"> </w:t>
      </w:r>
      <w:proofErr w:type="spellStart"/>
      <w:r w:rsidR="00E668EA" w:rsidRPr="00E668EA">
        <w:t>Schmidhuber</w:t>
      </w:r>
      <w:proofErr w:type="spellEnd"/>
      <w:r w:rsidR="00342CFB">
        <w:t xml:space="preserve"> </w:t>
      </w:r>
      <w:r w:rsidR="0043141C">
        <w:fldChar w:fldCharType="begin"/>
      </w:r>
      <w:r w:rsidR="00F2676D">
        <w:instrText xml:space="preserve"> ADDIN ZOTERO_ITEM CSL_CITATION {"citationID":"igFDDWtG","properties":{"formattedCitation":"[9]","plainCitation":"[9]","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F2676D" w:rsidRPr="00F2676D">
        <w:t>[9]</w:t>
      </w:r>
      <w:r w:rsidR="0043141C">
        <w:fldChar w:fldCharType="end"/>
      </w:r>
      <w:r w:rsidR="00A16D13">
        <w:t>.</w:t>
      </w:r>
      <w:r w:rsidR="00EF4B51">
        <w:t xml:space="preserve"> </w:t>
      </w:r>
      <w:r w:rsidR="004B0757">
        <w:t>Tal y c</w:t>
      </w:r>
      <w:r w:rsidR="007315C2">
        <w:t xml:space="preserve">omo se puede apreciar en la </w:t>
      </w:r>
      <w:r w:rsidR="006D44D0">
        <w:fldChar w:fldCharType="begin"/>
      </w:r>
      <w:r w:rsidR="006D44D0">
        <w:instrText xml:space="preserve"> REF _Ref110962680 \h </w:instrText>
      </w:r>
      <w:r w:rsidR="006D44D0">
        <w:fldChar w:fldCharType="separate"/>
      </w:r>
      <w:r w:rsidR="006D44D0" w:rsidRPr="006D44D0">
        <w:t xml:space="preserve">Figura </w:t>
      </w:r>
      <w:r w:rsidR="006D44D0" w:rsidRPr="006D44D0">
        <w:rPr>
          <w:noProof/>
        </w:rPr>
        <w:t>4</w:t>
      </w:r>
      <w:r w:rsidR="006D44D0">
        <w:fldChar w:fldCharType="end"/>
      </w:r>
      <w:r w:rsidR="004B0757">
        <w:t>,</w:t>
      </w:r>
      <w:r w:rsidR="007315C2">
        <w:t xml:space="preserve"> e</w:t>
      </w:r>
      <w:r w:rsidR="005B2F00">
        <w:t>st</w:t>
      </w:r>
      <w:r w:rsidR="00BA1B72">
        <w:t>a</w:t>
      </w:r>
      <w:r w:rsidR="005B2F00">
        <w:t xml:space="preserve"> evolución añade celdas de entrada, salida y olvido</w:t>
      </w:r>
      <w:r w:rsidR="004B0757">
        <w:t>.</w:t>
      </w:r>
      <w:r w:rsidR="007315C2">
        <w:t xml:space="preserve"> </w:t>
      </w:r>
      <w:r w:rsidR="004B0757">
        <w:t>G</w:t>
      </w:r>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r w:rsidR="00FD7DA7">
        <w:t>,</w:t>
      </w:r>
      <w:r w:rsidR="007315C2" w:rsidRPr="007315C2">
        <w:t xml:space="preserve"> evitando así el desvanecimiento del gradiente. Cabe recordar que</w:t>
      </w:r>
      <w:r w:rsidR="00FD7DA7">
        <w:t>,</w:t>
      </w:r>
      <w:r w:rsidR="007315C2" w:rsidRPr="007315C2">
        <w:t xml:space="preserve"> en la </w:t>
      </w:r>
      <w:r w:rsidR="00FD7DA7">
        <w:t>F</w:t>
      </w:r>
      <w:r w:rsidR="00FD7DA7" w:rsidRPr="007315C2">
        <w:t xml:space="preserve">igura </w:t>
      </w:r>
      <w:r w:rsidR="00FD7DA7">
        <w:t>4,</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oMath>
      <w:proofErr w:type="gramStart"/>
      <w:r w:rsidR="007315C2" w:rsidRPr="007315C2">
        <w:t>,</w:t>
      </w:r>
      <w:proofErr w:type="gramEnd"/>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Pr="00583C32" w:rsidRDefault="004D06A0" w:rsidP="00112666">
      <w:pPr>
        <w:pStyle w:val="JENUINormal"/>
        <w:ind w:firstLine="0"/>
      </w:pPr>
      <w:r w:rsidRPr="00583C32">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4275AF66" w14:textId="23D8A31C" w:rsidR="006D44D0" w:rsidRPr="00583C32" w:rsidRDefault="006D44D0">
      <w:pPr>
        <w:jc w:val="center"/>
        <w:pPrChange w:id="226" w:author="Victor" w:date="2022-08-16T15:16:00Z">
          <w:pPr/>
        </w:pPrChange>
      </w:pPr>
      <w:bookmarkStart w:id="227" w:name="_Ref110962680"/>
      <w:r w:rsidRPr="00583C32">
        <w:rPr>
          <w:iCs/>
          <w:sz w:val="20"/>
          <w:rPrChange w:id="228" w:author="Victor" w:date="2022-08-16T15:16:00Z">
            <w:rPr>
              <w:i/>
              <w:iCs/>
              <w:sz w:val="20"/>
            </w:rPr>
          </w:rPrChange>
        </w:rPr>
        <w:t xml:space="preserve">Figura </w:t>
      </w:r>
      <w:r w:rsidRPr="00583C32">
        <w:rPr>
          <w:iCs/>
          <w:sz w:val="20"/>
          <w:rPrChange w:id="229" w:author="Victor" w:date="2022-08-16T15:16:00Z">
            <w:rPr>
              <w:i/>
              <w:iCs/>
              <w:sz w:val="20"/>
            </w:rPr>
          </w:rPrChange>
        </w:rPr>
        <w:fldChar w:fldCharType="begin"/>
      </w:r>
      <w:r w:rsidRPr="00583C32">
        <w:rPr>
          <w:iCs/>
          <w:sz w:val="20"/>
          <w:rPrChange w:id="230" w:author="Victor" w:date="2022-08-16T15:16:00Z">
            <w:rPr>
              <w:i/>
              <w:iCs/>
              <w:sz w:val="20"/>
            </w:rPr>
          </w:rPrChange>
        </w:rPr>
        <w:instrText xml:space="preserve"> SEQ Figura \* ARABIC </w:instrText>
      </w:r>
      <w:r w:rsidRPr="00583C32">
        <w:rPr>
          <w:iCs/>
          <w:sz w:val="20"/>
          <w:rPrChange w:id="231" w:author="Victor" w:date="2022-08-16T15:16:00Z">
            <w:rPr>
              <w:i/>
              <w:iCs/>
              <w:sz w:val="20"/>
            </w:rPr>
          </w:rPrChange>
        </w:rPr>
        <w:fldChar w:fldCharType="separate"/>
      </w:r>
      <w:r w:rsidR="00997E97" w:rsidRPr="00583C32">
        <w:rPr>
          <w:noProof/>
          <w:sz w:val="20"/>
        </w:rPr>
        <w:t>4</w:t>
      </w:r>
      <w:r w:rsidRPr="00583C32">
        <w:rPr>
          <w:iCs/>
          <w:sz w:val="20"/>
          <w:rPrChange w:id="232" w:author="Victor" w:date="2022-08-16T15:16:00Z">
            <w:rPr>
              <w:i/>
              <w:iCs/>
              <w:sz w:val="20"/>
            </w:rPr>
          </w:rPrChange>
        </w:rPr>
        <w:fldChar w:fldCharType="end"/>
      </w:r>
      <w:bookmarkEnd w:id="227"/>
      <w:r w:rsidR="00112666" w:rsidRPr="00583C32">
        <w:rPr>
          <w:iCs/>
          <w:sz w:val="20"/>
          <w:rPrChange w:id="233" w:author="Victor" w:date="2022-08-16T15:16:00Z">
            <w:rPr>
              <w:i/>
              <w:iCs/>
              <w:sz w:val="20"/>
            </w:rPr>
          </w:rPrChange>
        </w:rPr>
        <w:t>: Estructura de</w:t>
      </w:r>
      <w:r w:rsidR="009640C2" w:rsidRPr="00583C32">
        <w:rPr>
          <w:iCs/>
          <w:sz w:val="20"/>
          <w:rPrChange w:id="234" w:author="Victor" w:date="2022-08-16T15:16:00Z">
            <w:rPr>
              <w:i/>
              <w:iCs/>
              <w:sz w:val="20"/>
            </w:rPr>
          </w:rPrChange>
        </w:rPr>
        <w:t xml:space="preserve"> un</w:t>
      </w:r>
      <w:r w:rsidR="00112666" w:rsidRPr="00583C32">
        <w:rPr>
          <w:iCs/>
          <w:sz w:val="20"/>
          <w:rPrChange w:id="235" w:author="Victor" w:date="2022-08-16T15:16:00Z">
            <w:rPr>
              <w:i/>
              <w:iCs/>
              <w:sz w:val="20"/>
            </w:rPr>
          </w:rPrChange>
        </w:rPr>
        <w:t xml:space="preserve"> </w:t>
      </w:r>
      <w:r w:rsidR="009640C2" w:rsidRPr="00583C32">
        <w:rPr>
          <w:iCs/>
          <w:sz w:val="20"/>
          <w:rPrChange w:id="236" w:author="Victor" w:date="2022-08-16T15:16:00Z">
            <w:rPr>
              <w:i/>
              <w:iCs/>
              <w:sz w:val="20"/>
            </w:rPr>
          </w:rPrChange>
        </w:rPr>
        <w:t>módulo</w:t>
      </w:r>
      <w:r w:rsidR="00112666" w:rsidRPr="00583C32">
        <w:rPr>
          <w:iCs/>
          <w:sz w:val="20"/>
          <w:rPrChange w:id="237" w:author="Victor" w:date="2022-08-16T15:16:00Z">
            <w:rPr>
              <w:i/>
              <w:iCs/>
              <w:sz w:val="20"/>
            </w:rPr>
          </w:rPrChange>
        </w:rPr>
        <w:t xml:space="preserve"> LSTM</w:t>
      </w:r>
    </w:p>
    <w:p w14:paraId="037F37F0" w14:textId="5FF83808" w:rsidR="005E7933" w:rsidRPr="00583C32" w:rsidRDefault="009640C2">
      <w:pPr>
        <w:pStyle w:val="Descripcin"/>
        <w:jc w:val="center"/>
        <w:rPr>
          <w:color w:val="auto"/>
          <w:sz w:val="20"/>
          <w:rPrChange w:id="238" w:author="Victor" w:date="2022-08-16T15:16:00Z">
            <w:rPr>
              <w:sz w:val="20"/>
            </w:rPr>
          </w:rPrChange>
        </w:rPr>
        <w:pPrChange w:id="239" w:author="Victor" w:date="2022-08-16T15:16:00Z">
          <w:pPr>
            <w:pStyle w:val="Descripcin"/>
          </w:pPr>
        </w:pPrChange>
      </w:pPr>
      <w:r w:rsidRPr="00583C32">
        <w:rPr>
          <w:i w:val="0"/>
          <w:iCs w:val="0"/>
          <w:color w:val="auto"/>
          <w:sz w:val="20"/>
          <w:szCs w:val="20"/>
        </w:rPr>
        <w:t xml:space="preserve">Fuente: Adaptado de </w:t>
      </w:r>
      <w:r w:rsidR="0043141C" w:rsidRPr="00583C32">
        <w:rPr>
          <w:i w:val="0"/>
          <w:iCs w:val="0"/>
          <w:color w:val="auto"/>
          <w:sz w:val="20"/>
          <w:szCs w:val="20"/>
        </w:rPr>
        <w:fldChar w:fldCharType="begin"/>
      </w:r>
      <w:r w:rsidR="00AD1055" w:rsidRPr="00583C32">
        <w:rPr>
          <w:i w:val="0"/>
          <w:iCs w:val="0"/>
          <w:color w:val="auto"/>
          <w:sz w:val="20"/>
          <w:szCs w:val="20"/>
        </w:rPr>
        <w:instrText xml:space="preserve"> ADDIN ZOTERO_ITEM CSL_CITATION {"citationID":"f9ajdwkc","properties":{"formattedCitation":"[15]","plainCitation":"[15]","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583C32">
        <w:rPr>
          <w:i w:val="0"/>
          <w:iCs w:val="0"/>
          <w:color w:val="auto"/>
          <w:sz w:val="20"/>
          <w:szCs w:val="20"/>
        </w:rPr>
        <w:fldChar w:fldCharType="separate"/>
      </w:r>
      <w:r w:rsidR="00AD1055" w:rsidRPr="00583C32">
        <w:rPr>
          <w:i w:val="0"/>
          <w:color w:val="auto"/>
          <w:sz w:val="20"/>
          <w:rPrChange w:id="240" w:author="Victor" w:date="2022-08-16T15:16:00Z">
            <w:rPr>
              <w:sz w:val="20"/>
            </w:rPr>
          </w:rPrChange>
        </w:rPr>
        <w:t>[15]</w:t>
      </w:r>
      <w:r w:rsidR="0043141C" w:rsidRPr="00583C32">
        <w:rPr>
          <w:i w:val="0"/>
          <w:iCs w:val="0"/>
          <w:color w:val="auto"/>
          <w:sz w:val="20"/>
          <w:szCs w:val="20"/>
        </w:rPr>
        <w:fldChar w:fldCharType="end"/>
      </w:r>
    </w:p>
    <w:p w14:paraId="29AA8826" w14:textId="5A0ADDEA" w:rsidR="005E7933" w:rsidRDefault="005E7933" w:rsidP="00380508">
      <w:pPr>
        <w:pStyle w:val="JENUINormal"/>
      </w:pPr>
      <w:r w:rsidRPr="00380508">
        <w:t>Haciendo uso esta modificación de red neuronal recurrente</w:t>
      </w:r>
      <w:del w:id="241" w:author="Victor" w:date="2022-08-16T15:16:00Z">
        <w:r w:rsidR="00E978F5" w:rsidRPr="00380508" w:rsidDel="00760F24">
          <w:delText xml:space="preserve"> y</w:delText>
        </w:r>
      </w:del>
      <w:ins w:id="242" w:author="Victor" w:date="2022-08-16T15:16:00Z">
        <w:r w:rsidR="00760F24">
          <w:t>,</w:t>
        </w:r>
      </w:ins>
      <w:r w:rsidR="00E978F5" w:rsidRPr="00380508">
        <w:t xml:space="preserve"> empleando </w:t>
      </w:r>
      <w:r w:rsidR="00380508" w:rsidRPr="00380508">
        <w:t xml:space="preserve">técnicas de predicción de series temporales </w:t>
      </w:r>
      <w:ins w:id="243" w:author="Victor" w:date="2022-08-16T15:17:00Z">
        <w:r w:rsidR="00760F24">
          <w:t xml:space="preserve">tales </w:t>
        </w:r>
      </w:ins>
      <w:r w:rsidR="00380508" w:rsidRPr="00380508">
        <w:t xml:space="preserve">como </w:t>
      </w:r>
      <w:proofErr w:type="spellStart"/>
      <w:r w:rsidR="00380508" w:rsidRPr="00760F24">
        <w:rPr>
          <w:i/>
          <w:rPrChange w:id="244" w:author="Victor" w:date="2022-08-16T15:17:00Z">
            <w:rPr/>
          </w:rPrChange>
        </w:rPr>
        <w:t>rolling</w:t>
      </w:r>
      <w:proofErr w:type="spellEnd"/>
      <w:r w:rsidR="00380508" w:rsidRPr="00760F24">
        <w:rPr>
          <w:i/>
          <w:rPrChange w:id="245" w:author="Victor" w:date="2022-08-16T15:17:00Z">
            <w:rPr/>
          </w:rPrChange>
        </w:rPr>
        <w:t xml:space="preserve"> </w:t>
      </w:r>
      <w:proofErr w:type="spellStart"/>
      <w:r w:rsidR="00380508" w:rsidRPr="00760F24">
        <w:rPr>
          <w:i/>
          <w:rPrChange w:id="246" w:author="Victor" w:date="2022-08-16T15:17:00Z">
            <w:rPr/>
          </w:rPrChange>
        </w:rPr>
        <w:t>window</w:t>
      </w:r>
      <w:proofErr w:type="spellEnd"/>
      <w:r w:rsidR="00281EF6">
        <w:t xml:space="preserve"> y ajustando los </w:t>
      </w:r>
      <w:proofErr w:type="spellStart"/>
      <w:r w:rsidR="00281EF6">
        <w:t>hiperparámetros</w:t>
      </w:r>
      <w:proofErr w:type="spellEnd"/>
      <w:r w:rsidR="00281EF6">
        <w:t xml:space="preserve"> del modelo para tener resultados consistentes se ha demostrado que la red LSTM es una herramienta útil a la hora de hacer predicciones sobre el precio de apertura del </w:t>
      </w:r>
      <w:del w:id="247" w:author="Victor" w:date="2022-08-16T15:17:00Z">
        <w:r w:rsidR="00281EF6" w:rsidDel="00760F24">
          <w:delText>bitcoin</w:delText>
        </w:r>
      </w:del>
      <w:ins w:id="248" w:author="Victor" w:date="2022-08-16T15:17:00Z">
        <w:r w:rsidR="00760F24">
          <w:t>Bitcoin</w:t>
        </w:r>
      </w:ins>
      <w:r w:rsidR="00281EF6">
        <w:t>.</w:t>
      </w:r>
    </w:p>
    <w:p w14:paraId="6B81D86A" w14:textId="6D7435C8" w:rsidR="003A2532" w:rsidRPr="003A2532" w:rsidDel="00263D53" w:rsidRDefault="00281EF6">
      <w:pPr>
        <w:pStyle w:val="JENUINormal"/>
        <w:rPr>
          <w:ins w:id="249" w:author="Daniel Ramos Hoogwout" w:date="2022-08-10T17:14:00Z"/>
          <w:del w:id="250" w:author="Victor" w:date="2022-08-16T14:49:00Z"/>
        </w:rPr>
        <w:pPrChange w:id="251" w:author="Daniel Ramos Hoogwout" w:date="2022-08-10T17:33:00Z">
          <w:pPr>
            <w:pStyle w:val="Descripcin"/>
          </w:pPr>
        </w:pPrChange>
      </w:pPr>
      <w:ins w:id="252" w:author="Daniel Ramos Hoogwout" w:date="2022-08-10T17:27:00Z">
        <w:del w:id="253" w:author="Victor" w:date="2022-08-16T14:49:00Z">
          <w:r w:rsidDel="00263D53">
            <w:delText xml:space="preserve">El resto de este estudio </w:delText>
          </w:r>
        </w:del>
      </w:ins>
      <w:ins w:id="254" w:author="Daniel Ramos Hoogwout" w:date="2022-08-10T17:29:00Z">
        <w:del w:id="255" w:author="Victor" w:date="2022-08-16T14:49:00Z">
          <w:r w:rsidDel="00263D53">
            <w:delText>está</w:delText>
          </w:r>
        </w:del>
      </w:ins>
      <w:ins w:id="256" w:author="Daniel Ramos Hoogwout" w:date="2022-08-10T17:27:00Z">
        <w:del w:id="257" w:author="Victor" w:date="2022-08-16T14:49:00Z">
          <w:r w:rsidDel="00263D53">
            <w:delText xml:space="preserve"> organizado de la siguiente manera</w:delText>
          </w:r>
        </w:del>
      </w:ins>
      <w:ins w:id="258" w:author="Daniel Ramos Hoogwout" w:date="2022-08-10T17:28:00Z">
        <w:del w:id="259" w:author="Victor" w:date="2022-08-16T14:49:00Z">
          <w:r w:rsidDel="00263D53">
            <w:delText xml:space="preserve"> la Sección 2 explica la metodología utilizada a la hora de seleccionar y ajusta la red </w:delText>
          </w:r>
        </w:del>
      </w:ins>
      <w:ins w:id="260" w:author="Daniel Ramos Hoogwout" w:date="2022-08-10T17:32:00Z">
        <w:del w:id="261" w:author="Victor" w:date="2022-08-16T14:49:00Z">
          <w:r w:rsidR="003A2532" w:rsidDel="00263D53">
            <w:delText>neuronal,</w:delText>
          </w:r>
        </w:del>
      </w:ins>
      <w:ins w:id="262" w:author="Daniel Ramos Hoogwout" w:date="2022-08-10T17:28:00Z">
        <w:del w:id="263" w:author="Victor" w:date="2022-08-16T14:49:00Z">
          <w:r w:rsidDel="00263D53">
            <w:delText xml:space="preserve"> así como las técnicas </w:delText>
          </w:r>
        </w:del>
      </w:ins>
      <w:ins w:id="264" w:author="Daniel Ramos Hoogwout" w:date="2022-08-10T17:29:00Z">
        <w:del w:id="265" w:author="Victor" w:date="2022-08-16T14:49:00Z">
          <w:r w:rsidDel="00263D53">
            <w:delText>de series temporales utilizadas para mejorar y valorar los modelos.</w:delText>
          </w:r>
          <w:r w:rsidR="003A2532" w:rsidDel="00263D53">
            <w:delText xml:space="preserve"> La Sección 3 presenta</w:delText>
          </w:r>
        </w:del>
      </w:ins>
      <w:ins w:id="266" w:author="Daniel Ramos Hoogwout" w:date="2022-08-10T17:30:00Z">
        <w:del w:id="267" w:author="Victor" w:date="2022-08-16T14:49:00Z">
          <w:r w:rsidR="003A2532" w:rsidDel="00263D53">
            <w:delText xml:space="preserve"> el análisis </w:delText>
          </w:r>
        </w:del>
      </w:ins>
      <w:ins w:id="268" w:author="Daniel Ramos Hoogwout" w:date="2022-08-10T17:32:00Z">
        <w:del w:id="269" w:author="Victor" w:date="2022-08-16T14:49:00Z">
          <w:r w:rsidR="003A2532" w:rsidDel="00263D53">
            <w:delText>empírico,</w:delText>
          </w:r>
        </w:del>
      </w:ins>
      <w:ins w:id="270" w:author="Daniel Ramos Hoogwout" w:date="2022-08-10T17:31:00Z">
        <w:del w:id="271" w:author="Victor" w:date="2022-08-16T14:49:00Z">
          <w:r w:rsidR="003A2532" w:rsidDel="00263D53">
            <w:delText xml:space="preserve"> así como </w:delText>
          </w:r>
        </w:del>
      </w:ins>
      <w:ins w:id="272" w:author="Daniel Ramos Hoogwout" w:date="2022-08-10T17:32:00Z">
        <w:del w:id="273" w:author="Victor" w:date="2022-08-16T14:49:00Z">
          <w:r w:rsidR="003A2532" w:rsidDel="00263D53">
            <w:delText>desempeño de los distinto modelos. Finalmente, la Sección 4 concluye este estudio.</w:delText>
          </w:r>
        </w:del>
      </w:ins>
    </w:p>
    <w:p w14:paraId="1360160F" w14:textId="1B158A25" w:rsidR="005E7933" w:rsidRPr="005E7933" w:rsidDel="005E7933" w:rsidRDefault="005E7933">
      <w:pPr>
        <w:jc w:val="both"/>
        <w:rPr>
          <w:del w:id="274" w:author="Daniel Ramos Hoogwout" w:date="2022-08-10T17:15:00Z"/>
          <w:sz w:val="20"/>
          <w:rPrChange w:id="275" w:author="Daniel Ramos Hoogwout" w:date="2022-08-10T17:14:00Z">
            <w:rPr>
              <w:del w:id="276" w:author="Daniel Ramos Hoogwout" w:date="2022-08-10T17:15:00Z"/>
              <w:sz w:val="28"/>
            </w:rPr>
          </w:rPrChange>
        </w:rPr>
        <w:pPrChange w:id="277" w:author="Daniel Ramos Hoogwout" w:date="2022-08-10T17:15:00Z">
          <w:pPr>
            <w:pStyle w:val="JENUINormal"/>
            <w:ind w:firstLine="0"/>
          </w:pPr>
        </w:pPrChange>
      </w:pPr>
    </w:p>
    <w:p w14:paraId="21F2AB76" w14:textId="4AD6C5B5" w:rsidR="000D7D75" w:rsidRDefault="00BD75A1">
      <w:pPr>
        <w:pStyle w:val="JENUITtulo1"/>
      </w:pPr>
      <w:r>
        <w:t>Metodología</w:t>
      </w:r>
    </w:p>
    <w:p w14:paraId="75A88DC7" w14:textId="77777777" w:rsidR="006C0006" w:rsidRDefault="006C0006" w:rsidP="006C0006">
      <w:pPr>
        <w:pStyle w:val="JENUINormal"/>
      </w:pPr>
    </w:p>
    <w:p w14:paraId="22283527" w14:textId="3A859055" w:rsidR="007A6637" w:rsidRDefault="006C0006" w:rsidP="00555E9D">
      <w:pPr>
        <w:pStyle w:val="JENUINormal"/>
      </w:pPr>
      <w:r>
        <w:t>En esta sección</w:t>
      </w:r>
      <w:r w:rsidR="00891F87">
        <w:t>,</w:t>
      </w:r>
      <w:r>
        <w:t xml:space="preserve"> se expone la metodología utilizada para obtener el modelo </w:t>
      </w:r>
      <w:r w:rsidR="00B75AFA">
        <w:t xml:space="preserve">de redes neuronales recurrentes que se empleará para predecir el precio del </w:t>
      </w:r>
      <w:proofErr w:type="spellStart"/>
      <w:r w:rsidR="00B75AFA">
        <w:t>bitcoin</w:t>
      </w:r>
      <w:proofErr w:type="spellEnd"/>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w:del w:id="278" w:author="Victor" w:date="2022-08-16T15:17:00Z">
            <w:rPr>
              <w:rFonts w:ascii="Cambria Math" w:hAnsi="Cambria Math"/>
            </w:rPr>
            <m:t xml:space="preserve"> </m:t>
          </w:del>
        </m:r>
      </m:oMath>
      <w:ins w:id="279" w:author="Victor" w:date="2022-08-16T15:17:00Z">
        <w:r w:rsidR="00AD7C3E">
          <w:t xml:space="preserve">, </w:t>
        </w:r>
      </w:ins>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4829C8"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proofErr w:type="gramStart"/>
      <w:r>
        <w:t>donde</w:t>
      </w:r>
      <w:proofErr w:type="gramEnd"/>
      <w:r>
        <w:t xml:space="preserv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w:t>
      </w:r>
      <w:proofErr w:type="spellStart"/>
      <w:r w:rsidR="001423E0">
        <w:t>dimensionalidad</w:t>
      </w:r>
      <w:proofErr w:type="spellEnd"/>
      <w:r w:rsidR="001423E0">
        <w:t xml:space="preserve"> para que el modelo pueda capturar correlaciones en el precio del </w:t>
      </w:r>
      <w:proofErr w:type="spellStart"/>
      <w:r w:rsidR="001423E0">
        <w:t>bitcoin</w:t>
      </w:r>
      <w:proofErr w:type="spellEnd"/>
      <w:r w:rsidR="001423E0">
        <w:t xml:space="preserve">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lastRenderedPageBreak/>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222EB623"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AD1055">
        <w:instrText xml:space="preserve"> ADDIN ZOTERO_ITEM CSL_CITATION {"citationID":"dr9oEmTZ","properties":{"formattedCitation":"[14]","plainCitation":"[14]","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AD1055" w:rsidRPr="00AD1055">
        <w:t>[14]</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24E9F90F"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AD1055">
        <w:instrText xml:space="preserve"> ADDIN ZOTERO_ITEM CSL_CITATION {"citationID":"vbniePIy","properties":{"formattedCitation":"[16]","plainCitation":"[16]","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AD1055" w:rsidRPr="00AD1055">
        <w:t>[16]</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280"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4829C8"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proofErr w:type="gramStart"/>
      <w:r>
        <w:t>donde</w:t>
      </w:r>
      <w:proofErr w:type="gramEnd"/>
      <w:r>
        <w:t xml:space="preserv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w:t>
      </w:r>
      <w:proofErr w:type="gramStart"/>
      <w:r w:rsidR="003A2868">
        <w:t>AR(</w:t>
      </w:r>
      <w:proofErr w:type="gramEnd"/>
      <w:r w:rsidR="003A2868" w:rsidRPr="002C32BC">
        <w:rPr>
          <w:i/>
        </w:rPr>
        <w:t>p</w:t>
      </w:r>
      <w:r w:rsidR="003A2868">
        <w:t xml:space="preserve">), un </w:t>
      </w:r>
      <w:r w:rsidR="00C61879">
        <w:t xml:space="preserve">modelo </w:t>
      </w:r>
      <w:proofErr w:type="spellStart"/>
      <w:r w:rsidR="003A2868">
        <w:t>autorregresivo</w:t>
      </w:r>
      <w:proofErr w:type="spellEnd"/>
      <w:r w:rsidR="003A2868">
        <w:t xml:space="preserve">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280"/>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5B86D623"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AD1055">
        <w:instrText xml:space="preserve"> ADDIN ZOTERO_ITEM CSL_CITATION {"citationID":"mpRGSWHU","properties":{"formattedCitation":"[17]","plainCitation":"[17]","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AD1055" w:rsidRPr="00AD1055">
        <w:t>[17]</w:t>
      </w:r>
      <w:r w:rsidR="0011085C">
        <w:fldChar w:fldCharType="end"/>
      </w:r>
      <w:r w:rsidR="00B73885">
        <w:t>.</w:t>
      </w:r>
    </w:p>
    <w:p w14:paraId="497BB9AC" w14:textId="68FFBDA7"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AD1055">
        <w:instrText xml:space="preserve"> ADDIN ZOTERO_ITEM CSL_CITATION {"citationID":"9Au8cypm","properties":{"formattedCitation":"[18]","plainCitation":"[18]","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AD1055" w:rsidRPr="00AD1055">
        <w:t>[18]</w:t>
      </w:r>
      <w:r w:rsidR="0011085C">
        <w:fldChar w:fldCharType="end"/>
      </w:r>
      <w:r w:rsidR="005578F1">
        <w:t>,</w:t>
      </w:r>
      <w:r w:rsidR="00235209">
        <w:t xml:space="preserve"> aparte de que el proceso converge rápidamente </w:t>
      </w:r>
      <w:r w:rsidR="0075696E">
        <w:t>para el coste computacional que supone.</w:t>
      </w:r>
    </w:p>
    <w:p w14:paraId="7E2994B4" w14:textId="4A026253"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AD1055">
        <w:instrText xml:space="preserve"> ADDIN ZOTERO_ITEM CSL_CITATION {"citationID":"u333l5XP","properties":{"formattedCitation":"[17]","plainCitation":"[17]","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AD1055" w:rsidRPr="00AD1055">
        <w:t>[17]</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78C821F9"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proofErr w:type="spellStart"/>
      <w:r w:rsidR="009B346D">
        <w:rPr>
          <w:i/>
          <w:iCs/>
        </w:rPr>
        <w:t>r</w:t>
      </w:r>
      <w:r w:rsidR="009B346D" w:rsidRPr="009B346D">
        <w:rPr>
          <w:i/>
          <w:iCs/>
        </w:rPr>
        <w:t>olling</w:t>
      </w:r>
      <w:proofErr w:type="spellEnd"/>
      <w:r w:rsidR="009B346D" w:rsidRPr="009B346D">
        <w:rPr>
          <w:i/>
          <w:iCs/>
        </w:rPr>
        <w:t xml:space="preserve"> </w:t>
      </w:r>
      <w:proofErr w:type="spellStart"/>
      <w:r w:rsidR="009B346D">
        <w:rPr>
          <w:i/>
          <w:iCs/>
        </w:rPr>
        <w:t>w</w:t>
      </w:r>
      <w:r w:rsidR="009B346D" w:rsidRPr="009B346D">
        <w:rPr>
          <w:i/>
          <w:iCs/>
        </w:rPr>
        <w:t>indow</w:t>
      </w:r>
      <w:proofErr w:type="spellEnd"/>
      <w:r w:rsidR="009B346D">
        <w:rPr>
          <w:i/>
          <w:iCs/>
        </w:rPr>
        <w:t xml:space="preserve"> </w:t>
      </w:r>
      <w:r w:rsidR="003570EA">
        <w:rPr>
          <w:i/>
          <w:iCs/>
        </w:rPr>
        <w:fldChar w:fldCharType="begin"/>
      </w:r>
      <w:r w:rsidR="00AD1055">
        <w:rPr>
          <w:i/>
          <w:iCs/>
        </w:rPr>
        <w:instrText xml:space="preserve"> ADDIN ZOTERO_ITEM CSL_CITATION {"citationID":"XbG6v7QZ","properties":{"formattedCitation":"[19]","plainCitation":"[19]","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AD1055" w:rsidRPr="00AD1055">
        <w:t>[19]</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4829C8"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4829C8"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proofErr w:type="gramStart"/>
      <w:r>
        <w:t>donde</w:t>
      </w:r>
      <w:proofErr w:type="gramEnd"/>
      <w:r>
        <w:t xml:space="preserv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w:t>
      </w:r>
      <w:proofErr w:type="spellStart"/>
      <w:r w:rsidR="00FD71EB">
        <w:t>autorregresivo</w:t>
      </w:r>
      <w:proofErr w:type="spellEnd"/>
      <w:r w:rsidR="00FD71EB">
        <w:t xml:space="preserve"> </w:t>
      </w:r>
      <w:r w:rsidR="006E6656">
        <w:t xml:space="preserve">de orden </w:t>
      </w:r>
      <w:r w:rsidR="006E6656">
        <w:rPr>
          <w:i/>
        </w:rPr>
        <w:t>p</w:t>
      </w:r>
      <w:r w:rsidR="006E6656">
        <w:t>,</w:t>
      </w:r>
      <w:r w:rsidR="006E6656">
        <w:rPr>
          <w:i/>
        </w:rPr>
        <w:t xml:space="preserve"> </w:t>
      </w:r>
      <w:proofErr w:type="gramStart"/>
      <w:r w:rsidR="00FD71EB">
        <w:t>VAR</w:t>
      </w:r>
      <w:r w:rsidR="006E6656">
        <w:t>(</w:t>
      </w:r>
      <w:proofErr w:type="gramEnd"/>
      <w:r w:rsidR="006E6656">
        <w:rPr>
          <w:i/>
        </w:rPr>
        <w:t>p</w:t>
      </w:r>
      <w:r w:rsidR="006E6656">
        <w:t>)</w:t>
      </w:r>
      <w:r w:rsidR="00FD71EB">
        <w:t xml:space="preserve">, un algoritmo de predicción que es utilizado cuando dos o más series temporales se influencian entre ellas. Esta </w:t>
      </w:r>
      <w:r w:rsidR="00FD71EB">
        <w:lastRenderedPageBreak/>
        <w:t>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w:t>
      </w:r>
      <w:proofErr w:type="spellStart"/>
      <w:r w:rsidR="004744E6">
        <w:t>bitcoin</w:t>
      </w:r>
      <w:proofErr w:type="spellEnd"/>
      <w:r w:rsidR="004744E6">
        <w:t>.</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w:t>
      </w:r>
      <w:proofErr w:type="spellStart"/>
      <w:r w:rsidR="00EC146A">
        <w:t>RMSE</w:t>
      </w:r>
      <w:proofErr w:type="spellEnd"/>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w:t>
      </w:r>
      <w:proofErr w:type="spellStart"/>
      <w:r w:rsidR="007E32A2">
        <w:t>MAE</w:t>
      </w:r>
      <w:proofErr w:type="spellEnd"/>
      <w:r w:rsidR="007E32A2">
        <w:t xml:space="preserve">, del inglés </w:t>
      </w:r>
      <w:r w:rsidR="007E32A2">
        <w:rPr>
          <w:i/>
        </w:rPr>
        <w:t xml:space="preserve">Mean </w:t>
      </w:r>
      <w:proofErr w:type="spellStart"/>
      <w:r w:rsidR="007E32A2">
        <w:rPr>
          <w:i/>
        </w:rPr>
        <w:t>Absolute</w:t>
      </w:r>
      <w:proofErr w:type="spellEnd"/>
      <w:r w:rsidR="007E32A2">
        <w:rPr>
          <w:i/>
        </w:rPr>
        <w:t xml:space="preserv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w:t>
      </w:r>
      <w:proofErr w:type="spellStart"/>
      <w:r w:rsidR="00B0612D">
        <w:t>RMSE</w:t>
      </w:r>
      <w:proofErr w:type="spellEnd"/>
      <w:r w:rsidR="00B0612D">
        <w:t xml:space="preserv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 xml:space="preserve">El </w:t>
      </w:r>
      <w:proofErr w:type="spellStart"/>
      <w:r>
        <w:t>MAE</w:t>
      </w:r>
      <w:proofErr w:type="spellEnd"/>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w:t>
      </w:r>
      <w:proofErr w:type="spellStart"/>
      <w:r>
        <w:t>MAE</w:t>
      </w:r>
      <w:proofErr w:type="spellEnd"/>
      <w:r>
        <w:t xml:space="preserv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proofErr w:type="spellStart"/>
      <w:r w:rsidR="009B346D">
        <w:rPr>
          <w:i/>
          <w:iCs/>
        </w:rPr>
        <w:t>rolling</w:t>
      </w:r>
      <w:proofErr w:type="spellEnd"/>
      <w:r w:rsidR="009B346D">
        <w:rPr>
          <w:i/>
          <w:iCs/>
        </w:rPr>
        <w:t xml:space="preserve"> </w:t>
      </w:r>
      <w:proofErr w:type="spellStart"/>
      <w:r w:rsidR="009B346D">
        <w:rPr>
          <w:i/>
          <w:iCs/>
        </w:rPr>
        <w:t>window</w:t>
      </w:r>
      <w:proofErr w:type="spellEnd"/>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proofErr w:type="spellStart"/>
      <w:r w:rsidR="009B346D">
        <w:rPr>
          <w:i/>
          <w:iCs/>
        </w:rPr>
        <w:t>rolling</w:t>
      </w:r>
      <w:proofErr w:type="spellEnd"/>
      <w:r w:rsidR="009B346D">
        <w:rPr>
          <w:i/>
          <w:iCs/>
        </w:rPr>
        <w:t xml:space="preserve"> </w:t>
      </w:r>
      <w:proofErr w:type="spellStart"/>
      <w:r w:rsidR="009B346D">
        <w:rPr>
          <w:i/>
          <w:iCs/>
        </w:rPr>
        <w:t>window</w:t>
      </w:r>
      <w:proofErr w:type="spellEnd"/>
      <w:r w:rsidR="00480AB6">
        <w:t xml:space="preserve">, es decir, </w:t>
      </w:r>
      <w:r w:rsidR="008A2FB2">
        <w:t xml:space="preserve">se predice el precio del </w:t>
      </w:r>
      <w:proofErr w:type="spellStart"/>
      <w:r w:rsidR="008A2FB2">
        <w:t>bitcoin</w:t>
      </w:r>
      <w:proofErr w:type="spellEnd"/>
      <w:r w:rsidR="008A2FB2">
        <w:t xml:space="preserve">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29733591" w14:textId="4591F7AD" w:rsidR="00941311" w:rsidRPr="00817AEF" w:rsidRDefault="00B97393">
      <w:pPr>
        <w:pStyle w:val="Descripcin"/>
        <w:jc w:val="center"/>
        <w:rPr>
          <w:i w:val="0"/>
          <w:color w:val="auto"/>
          <w:rPrChange w:id="281" w:author="Victor" w:date="2022-08-16T15:18:00Z">
            <w:rPr/>
          </w:rPrChange>
        </w:rPr>
        <w:pPrChange w:id="282" w:author="Victor" w:date="2022-08-16T15:18:00Z">
          <w:pPr>
            <w:pStyle w:val="Descripcin"/>
          </w:pPr>
        </w:pPrChange>
      </w:pPr>
      <w:r w:rsidRPr="00817AEF">
        <w:rPr>
          <w:i w:val="0"/>
          <w:color w:val="auto"/>
          <w:sz w:val="20"/>
          <w:rPrChange w:id="283" w:author="Victor" w:date="2022-08-16T15:18:00Z">
            <w:rPr>
              <w:sz w:val="20"/>
            </w:rPr>
          </w:rPrChange>
        </w:rPr>
        <w:t xml:space="preserve">Figura </w:t>
      </w:r>
      <w:r w:rsidRPr="00817AEF">
        <w:rPr>
          <w:i w:val="0"/>
          <w:color w:val="auto"/>
          <w:sz w:val="20"/>
          <w:rPrChange w:id="284" w:author="Victor" w:date="2022-08-16T15:18:00Z">
            <w:rPr>
              <w:sz w:val="20"/>
            </w:rPr>
          </w:rPrChange>
        </w:rPr>
        <w:fldChar w:fldCharType="begin"/>
      </w:r>
      <w:r w:rsidRPr="00817AEF">
        <w:rPr>
          <w:i w:val="0"/>
          <w:color w:val="auto"/>
          <w:sz w:val="20"/>
          <w:rPrChange w:id="285" w:author="Victor" w:date="2022-08-16T15:18:00Z">
            <w:rPr>
              <w:sz w:val="20"/>
            </w:rPr>
          </w:rPrChange>
        </w:rPr>
        <w:instrText xml:space="preserve"> SEQ Figura \* ARABIC </w:instrText>
      </w:r>
      <w:r w:rsidRPr="00817AEF">
        <w:rPr>
          <w:i w:val="0"/>
          <w:color w:val="auto"/>
          <w:sz w:val="20"/>
          <w:rPrChange w:id="286" w:author="Victor" w:date="2022-08-16T15:18:00Z">
            <w:rPr>
              <w:sz w:val="20"/>
            </w:rPr>
          </w:rPrChange>
        </w:rPr>
        <w:fldChar w:fldCharType="separate"/>
      </w:r>
      <w:r w:rsidR="00997E97" w:rsidRPr="00817AEF">
        <w:rPr>
          <w:i w:val="0"/>
          <w:iCs w:val="0"/>
          <w:noProof/>
          <w:color w:val="auto"/>
          <w:sz w:val="20"/>
          <w:szCs w:val="20"/>
        </w:rPr>
        <w:t>5</w:t>
      </w:r>
      <w:r w:rsidRPr="00817AEF">
        <w:rPr>
          <w:i w:val="0"/>
          <w:color w:val="auto"/>
          <w:sz w:val="20"/>
          <w:rPrChange w:id="287" w:author="Victor" w:date="2022-08-16T15:18:00Z">
            <w:rPr>
              <w:sz w:val="20"/>
            </w:rPr>
          </w:rPrChange>
        </w:rPr>
        <w:fldChar w:fldCharType="end"/>
      </w:r>
      <w:r w:rsidRPr="00817AEF">
        <w:rPr>
          <w:i w:val="0"/>
          <w:color w:val="auto"/>
          <w:sz w:val="20"/>
          <w:rPrChange w:id="288" w:author="Victor" w:date="2022-08-16T15:18:00Z">
            <w:rPr>
              <w:sz w:val="20"/>
            </w:rPr>
          </w:rPrChange>
        </w:rPr>
        <w:t xml:space="preserve"> </w:t>
      </w:r>
      <w:r w:rsidR="008A2FB2" w:rsidRPr="00817AEF">
        <w:rPr>
          <w:i w:val="0"/>
          <w:color w:val="auto"/>
          <w:sz w:val="20"/>
          <w:rPrChange w:id="289" w:author="Victor" w:date="2022-08-16T15:18:00Z">
            <w:rPr>
              <w:sz w:val="20"/>
            </w:rPr>
          </w:rPrChange>
        </w:rPr>
        <w:t xml:space="preserve">: </w:t>
      </w:r>
      <w:r w:rsidR="00EC6EB0" w:rsidRPr="00817AEF">
        <w:rPr>
          <w:i w:val="0"/>
          <w:color w:val="auto"/>
          <w:sz w:val="20"/>
          <w:rPrChange w:id="290" w:author="Victor" w:date="2022-08-16T15:18:00Z">
            <w:rPr>
              <w:sz w:val="20"/>
            </w:rPr>
          </w:rPrChange>
        </w:rPr>
        <w:t xml:space="preserve">Predicción </w:t>
      </w:r>
      <w:r w:rsidR="006D6217" w:rsidRPr="00817AEF">
        <w:rPr>
          <w:i w:val="0"/>
          <w:color w:val="auto"/>
          <w:sz w:val="20"/>
          <w:rPrChange w:id="291" w:author="Victor" w:date="2022-08-16T15:18:00Z">
            <w:rPr>
              <w:sz w:val="20"/>
            </w:rPr>
          </w:rPrChange>
        </w:rPr>
        <w:t xml:space="preserve">con </w:t>
      </w:r>
      <w:proofErr w:type="spellStart"/>
      <w:r w:rsidR="009B346D" w:rsidRPr="00817AEF">
        <w:rPr>
          <w:i w:val="0"/>
          <w:iCs w:val="0"/>
          <w:color w:val="auto"/>
          <w:sz w:val="20"/>
          <w:rPrChange w:id="292" w:author="Victor" w:date="2022-08-16T15:18:00Z">
            <w:rPr>
              <w:i w:val="0"/>
              <w:iCs w:val="0"/>
              <w:sz w:val="20"/>
            </w:rPr>
          </w:rPrChange>
        </w:rPr>
        <w:t>rolling</w:t>
      </w:r>
      <w:proofErr w:type="spellEnd"/>
      <w:r w:rsidR="009B346D" w:rsidRPr="00817AEF">
        <w:rPr>
          <w:i w:val="0"/>
          <w:iCs w:val="0"/>
          <w:color w:val="auto"/>
          <w:sz w:val="20"/>
          <w:rPrChange w:id="293" w:author="Victor" w:date="2022-08-16T15:18:00Z">
            <w:rPr>
              <w:i w:val="0"/>
              <w:iCs w:val="0"/>
              <w:sz w:val="20"/>
            </w:rPr>
          </w:rPrChange>
        </w:rPr>
        <w:t xml:space="preserve"> </w:t>
      </w:r>
      <w:proofErr w:type="spellStart"/>
      <w:r w:rsidR="009B346D" w:rsidRPr="00817AEF">
        <w:rPr>
          <w:i w:val="0"/>
          <w:iCs w:val="0"/>
          <w:color w:val="auto"/>
          <w:sz w:val="20"/>
          <w:rPrChange w:id="294" w:author="Victor" w:date="2022-08-16T15:18:00Z">
            <w:rPr>
              <w:i w:val="0"/>
              <w:iCs w:val="0"/>
              <w:sz w:val="20"/>
            </w:rPr>
          </w:rPrChange>
        </w:rPr>
        <w:t>window</w:t>
      </w:r>
      <w:proofErr w:type="spellEnd"/>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732D9A25"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si el modelo con el periodo de 90 días predice mejor que el resto de modelos</w:t>
      </w:r>
      <w:r w:rsidR="00542947">
        <w:t>. Por consiguiente</w:t>
      </w:r>
      <w:r w:rsidR="00F1769B">
        <w:t>,</w:t>
      </w:r>
      <w:r w:rsidR="00542947">
        <w:t xml:space="preserve"> se utiliza el contraste de </w:t>
      </w:r>
      <w:proofErr w:type="spellStart"/>
      <w:r w:rsidR="00542947">
        <w:t>Diebold</w:t>
      </w:r>
      <w:proofErr w:type="spellEnd"/>
      <w:r w:rsidR="00542947">
        <w:t>-Mariano</w:t>
      </w:r>
      <w:r w:rsidR="006B1822">
        <w:t xml:space="preserve"> </w:t>
      </w:r>
      <w:r w:rsidR="00542947">
        <w:fldChar w:fldCharType="begin"/>
      </w:r>
      <w:r w:rsidR="00AD1055">
        <w:instrText xml:space="preserve"> ADDIN ZOTERO_ITEM CSL_CITATION {"citationID":"liqLY9M9","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AD1055" w:rsidRPr="00AD1055">
        <w:t>[20]</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Diebold-Mariano </w:t>
      </w:r>
      <w:r w:rsidR="00563512">
        <w:fldChar w:fldCharType="begin"/>
      </w:r>
      <w:r w:rsidR="00AD1055">
        <w:instrText xml:space="preserve"> ADDIN ZOTERO_ITEM CSL_CITATION {"citationID":"Ijf0vD0z","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AD1055" w:rsidRPr="00AD1055">
        <w:t>[20]</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4829C8"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4829C8"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0C0FEE47"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AD1055">
        <w:instrText xml:space="preserve"> ADDIN ZOTERO_ITEM CSL_CITATION {"citationID":"vFJ0d1cA","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AD1055" w:rsidRPr="00AD1055">
        <w:t>[20]</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proofErr w:type="gramStart"/>
      <w:r>
        <w:t>donde</w:t>
      </w:r>
      <w:proofErr w:type="gramEnd"/>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lastRenderedPageBreak/>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proofErr w:type="spellStart"/>
      <w:r w:rsidR="00B7652A">
        <w:t>bitcoin</w:t>
      </w:r>
      <w:proofErr w:type="spellEnd"/>
      <w:r w:rsidR="00B7652A">
        <w:t xml:space="preserve">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 xml:space="preserve">en cuenta el precio de apertura del </w:t>
      </w:r>
      <w:proofErr w:type="spellStart"/>
      <w:r w:rsidR="005610F6">
        <w:t>bitcoin</w:t>
      </w:r>
      <w:proofErr w:type="spellEnd"/>
      <w:r w:rsidR="005610F6">
        <w:t xml:space="preserve">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6"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w:t>
      </w:r>
      <w:proofErr w:type="spellStart"/>
      <w:r w:rsidR="00890033">
        <w:t>COVID</w:t>
      </w:r>
      <w:proofErr w:type="spellEnd"/>
      <w:r w:rsidR="00890033">
        <w:t xml:space="preserve">-19 </w:t>
      </w:r>
      <w:r w:rsidR="00701D58">
        <w:t xml:space="preserve">fuese global, considerando marzo </w:t>
      </w:r>
      <w:r w:rsidR="00890033">
        <w:t xml:space="preserve">de 2020 </w:t>
      </w:r>
      <w:r w:rsidR="00701D58">
        <w:t xml:space="preserve">como el inicio de la pandemia de </w:t>
      </w:r>
      <w:proofErr w:type="spellStart"/>
      <w:r w:rsidR="00701D58">
        <w:t>COVID</w:t>
      </w:r>
      <w:proofErr w:type="spellEnd"/>
      <w:r w:rsidR="00701D58">
        <w:t>-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w:t>
      </w:r>
      <w:proofErr w:type="spellStart"/>
      <w:r>
        <w:t>bitcoin</w:t>
      </w:r>
      <w:proofErr w:type="spellEnd"/>
      <w:r>
        <w:t xml:space="preserve"> </w:t>
      </w:r>
      <w:r w:rsidR="00106829">
        <w:t xml:space="preserve">para entrenar la red neuronal. En un principio también se había incluido un índice bursátil, en concreto, el IBEX 35 ya que en los últimos meses se ha comentado mucho la correlación creciente entre el </w:t>
      </w:r>
      <w:proofErr w:type="spellStart"/>
      <w:r w:rsidR="00106829">
        <w:t>bitcoin</w:t>
      </w:r>
      <w:proofErr w:type="spellEnd"/>
      <w:r w:rsidR="00106829">
        <w:t xml:space="preserve">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5577E4E7" w:rsidR="00366CE9" w:rsidRDefault="00B97393" w:rsidP="00366CE9">
      <w:pPr>
        <w:pStyle w:val="JENUINormal"/>
      </w:pPr>
      <w:r>
        <w:t xml:space="preserve">Como se muestra en la </w:t>
      </w:r>
      <w:r>
        <w:fldChar w:fldCharType="begin"/>
      </w:r>
      <w:r>
        <w:instrText xml:space="preserve"> REF _Ref110962872 \h </w:instrText>
      </w:r>
      <w:r>
        <w:fldChar w:fldCharType="separate"/>
      </w:r>
      <w:r w:rsidRPr="00B97393">
        <w:t xml:space="preserve">Figura </w:t>
      </w:r>
      <w:r w:rsidRPr="00B97393">
        <w:rPr>
          <w:noProof/>
        </w:rPr>
        <w:t>6</w:t>
      </w:r>
      <w:r>
        <w:fldChar w:fldCharType="end"/>
      </w:r>
      <w:ins w:id="295" w:author="Victor" w:date="2022-08-16T15:19:00Z">
        <w:r w:rsidR="0055643F">
          <w:t>,</w:t>
        </w:r>
      </w:ins>
      <w:r>
        <w:t xml:space="preserve"> l</w:t>
      </w:r>
      <w:r w:rsidR="00366CE9">
        <w:t xml:space="preserve">a entrada de información a la red neuronal está compuesta por una matriz tridimensional que contiene el precio de apertura y de cierre del </w:t>
      </w:r>
      <w:proofErr w:type="spellStart"/>
      <w:r w:rsidR="00366CE9">
        <w:t>bitcoin</w:t>
      </w:r>
      <w:proofErr w:type="spellEnd"/>
      <w:r w:rsidR="00366CE9">
        <w:t xml:space="preserve"> con 90 </w:t>
      </w:r>
      <w:r w:rsidR="00366CE9">
        <w:rPr>
          <w:i/>
          <w:iCs/>
        </w:rPr>
        <w:t>time</w:t>
      </w:r>
      <w:r w:rsidR="00674824">
        <w:rPr>
          <w:i/>
          <w:iCs/>
        </w:rPr>
        <w:t xml:space="preserve"> </w:t>
      </w:r>
      <w:proofErr w:type="spellStart"/>
      <w:r w:rsidR="00366CE9">
        <w:rPr>
          <w:i/>
          <w:iCs/>
        </w:rPr>
        <w:t>steps</w:t>
      </w:r>
      <w:proofErr w:type="spellEnd"/>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commentRangeStart w:id="296"/>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commentRangeEnd w:id="296"/>
      <w:r w:rsidR="00F455D0">
        <w:rPr>
          <w:rStyle w:val="Refdecomentario"/>
        </w:rPr>
        <w:commentReference w:id="296"/>
      </w:r>
    </w:p>
    <w:p w14:paraId="675FC4F0" w14:textId="63F1E638" w:rsidR="00425B30" w:rsidRPr="0055643F" w:rsidRDefault="00B97393">
      <w:pPr>
        <w:pStyle w:val="Descripcin"/>
        <w:jc w:val="center"/>
        <w:rPr>
          <w:i w:val="0"/>
          <w:color w:val="auto"/>
          <w:rPrChange w:id="297" w:author="Victor" w:date="2022-08-16T15:18:00Z">
            <w:rPr/>
          </w:rPrChange>
        </w:rPr>
        <w:pPrChange w:id="298" w:author="Victor" w:date="2022-08-16T15:18:00Z">
          <w:pPr>
            <w:pStyle w:val="Descripcin"/>
          </w:pPr>
        </w:pPrChange>
      </w:pPr>
      <w:bookmarkStart w:id="299" w:name="_Ref110962872"/>
      <w:r w:rsidRPr="0055643F">
        <w:rPr>
          <w:i w:val="0"/>
          <w:color w:val="auto"/>
          <w:sz w:val="20"/>
          <w:rPrChange w:id="300" w:author="Victor" w:date="2022-08-16T15:18:00Z">
            <w:rPr>
              <w:sz w:val="20"/>
            </w:rPr>
          </w:rPrChange>
        </w:rPr>
        <w:t xml:space="preserve">Figura </w:t>
      </w:r>
      <w:r w:rsidRPr="0055643F">
        <w:rPr>
          <w:i w:val="0"/>
          <w:color w:val="auto"/>
          <w:sz w:val="20"/>
          <w:rPrChange w:id="301" w:author="Victor" w:date="2022-08-16T15:18:00Z">
            <w:rPr>
              <w:sz w:val="20"/>
            </w:rPr>
          </w:rPrChange>
        </w:rPr>
        <w:fldChar w:fldCharType="begin"/>
      </w:r>
      <w:r w:rsidRPr="0055643F">
        <w:rPr>
          <w:i w:val="0"/>
          <w:color w:val="auto"/>
          <w:sz w:val="20"/>
          <w:rPrChange w:id="302" w:author="Victor" w:date="2022-08-16T15:18:00Z">
            <w:rPr>
              <w:sz w:val="20"/>
            </w:rPr>
          </w:rPrChange>
        </w:rPr>
        <w:instrText xml:space="preserve"> SEQ Figura \* ARABIC </w:instrText>
      </w:r>
      <w:r w:rsidRPr="0055643F">
        <w:rPr>
          <w:i w:val="0"/>
          <w:color w:val="auto"/>
          <w:sz w:val="20"/>
          <w:rPrChange w:id="303" w:author="Victor" w:date="2022-08-16T15:18:00Z">
            <w:rPr>
              <w:sz w:val="20"/>
            </w:rPr>
          </w:rPrChange>
        </w:rPr>
        <w:fldChar w:fldCharType="separate"/>
      </w:r>
      <w:r w:rsidR="00997E97" w:rsidRPr="0055643F">
        <w:rPr>
          <w:i w:val="0"/>
          <w:iCs w:val="0"/>
          <w:noProof/>
          <w:color w:val="auto"/>
          <w:sz w:val="20"/>
          <w:szCs w:val="20"/>
        </w:rPr>
        <w:t>6</w:t>
      </w:r>
      <w:r w:rsidRPr="0055643F">
        <w:rPr>
          <w:i w:val="0"/>
          <w:color w:val="auto"/>
          <w:sz w:val="20"/>
          <w:rPrChange w:id="304" w:author="Victor" w:date="2022-08-16T15:18:00Z">
            <w:rPr>
              <w:sz w:val="20"/>
            </w:rPr>
          </w:rPrChange>
        </w:rPr>
        <w:fldChar w:fldCharType="end"/>
      </w:r>
      <w:bookmarkEnd w:id="299"/>
      <w:r w:rsidRPr="0055643F">
        <w:rPr>
          <w:i w:val="0"/>
          <w:color w:val="auto"/>
          <w:sz w:val="20"/>
          <w:rPrChange w:id="305" w:author="Victor" w:date="2022-08-16T15:18:00Z">
            <w:rPr>
              <w:sz w:val="20"/>
            </w:rPr>
          </w:rPrChange>
        </w:rPr>
        <w:t xml:space="preserve"> </w:t>
      </w:r>
      <w:r w:rsidR="00425B30" w:rsidRPr="0055643F">
        <w:rPr>
          <w:i w:val="0"/>
          <w:color w:val="auto"/>
          <w:sz w:val="20"/>
          <w:rPrChange w:id="306" w:author="Victor" w:date="2022-08-16T15:18:00Z">
            <w:rPr>
              <w:sz w:val="20"/>
            </w:rPr>
          </w:rPrChange>
        </w:rPr>
        <w:t xml:space="preserve">: Matriz de </w:t>
      </w:r>
      <w:r w:rsidR="00F11FDC" w:rsidRPr="0055643F">
        <w:rPr>
          <w:i w:val="0"/>
          <w:color w:val="auto"/>
          <w:sz w:val="20"/>
          <w:rPrChange w:id="307" w:author="Victor" w:date="2022-08-16T15:18:00Z">
            <w:rPr>
              <w:sz w:val="20"/>
            </w:rPr>
          </w:rPrChange>
        </w:rPr>
        <w:t>entrada</w:t>
      </w: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5B0E44C1" w14:textId="44200FDD" w:rsidR="00BE1678" w:rsidRPr="0055643F" w:rsidRDefault="00B97393">
      <w:pPr>
        <w:pStyle w:val="Descripcin"/>
        <w:jc w:val="center"/>
        <w:rPr>
          <w:i w:val="0"/>
          <w:color w:val="auto"/>
          <w:rPrChange w:id="308" w:author="Victor" w:date="2022-08-16T15:18:00Z">
            <w:rPr/>
          </w:rPrChange>
        </w:rPr>
        <w:pPrChange w:id="309" w:author="Victor" w:date="2022-08-16T15:19:00Z">
          <w:pPr>
            <w:pStyle w:val="Descripcin"/>
          </w:pPr>
        </w:pPrChange>
      </w:pPr>
      <w:r w:rsidRPr="0055643F">
        <w:rPr>
          <w:i w:val="0"/>
          <w:color w:val="auto"/>
          <w:sz w:val="20"/>
          <w:rPrChange w:id="310" w:author="Victor" w:date="2022-08-16T15:18:00Z">
            <w:rPr>
              <w:sz w:val="20"/>
            </w:rPr>
          </w:rPrChange>
        </w:rPr>
        <w:t xml:space="preserve">Figura </w:t>
      </w:r>
      <w:r w:rsidRPr="0055643F">
        <w:rPr>
          <w:i w:val="0"/>
          <w:color w:val="auto"/>
          <w:sz w:val="20"/>
          <w:rPrChange w:id="311" w:author="Victor" w:date="2022-08-16T15:18:00Z">
            <w:rPr>
              <w:sz w:val="20"/>
            </w:rPr>
          </w:rPrChange>
        </w:rPr>
        <w:fldChar w:fldCharType="begin"/>
      </w:r>
      <w:r w:rsidRPr="0055643F">
        <w:rPr>
          <w:i w:val="0"/>
          <w:color w:val="auto"/>
          <w:sz w:val="20"/>
          <w:rPrChange w:id="312" w:author="Victor" w:date="2022-08-16T15:18:00Z">
            <w:rPr>
              <w:sz w:val="20"/>
            </w:rPr>
          </w:rPrChange>
        </w:rPr>
        <w:instrText xml:space="preserve"> SEQ Figura \* ARABIC </w:instrText>
      </w:r>
      <w:r w:rsidRPr="0055643F">
        <w:rPr>
          <w:i w:val="0"/>
          <w:color w:val="auto"/>
          <w:sz w:val="20"/>
          <w:rPrChange w:id="313" w:author="Victor" w:date="2022-08-16T15:18:00Z">
            <w:rPr>
              <w:sz w:val="20"/>
            </w:rPr>
          </w:rPrChange>
        </w:rPr>
        <w:fldChar w:fldCharType="separate"/>
      </w:r>
      <w:r w:rsidR="00997E97" w:rsidRPr="0055643F">
        <w:rPr>
          <w:i w:val="0"/>
          <w:iCs w:val="0"/>
          <w:noProof/>
          <w:color w:val="auto"/>
          <w:sz w:val="20"/>
          <w:szCs w:val="20"/>
        </w:rPr>
        <w:t>7</w:t>
      </w:r>
      <w:r w:rsidRPr="0055643F">
        <w:rPr>
          <w:i w:val="0"/>
          <w:color w:val="auto"/>
          <w:sz w:val="20"/>
          <w:rPrChange w:id="314" w:author="Victor" w:date="2022-08-16T15:18:00Z">
            <w:rPr>
              <w:sz w:val="20"/>
            </w:rPr>
          </w:rPrChange>
        </w:rPr>
        <w:fldChar w:fldCharType="end"/>
      </w:r>
      <w:r w:rsidRPr="0055643F">
        <w:rPr>
          <w:i w:val="0"/>
          <w:color w:val="auto"/>
          <w:sz w:val="20"/>
          <w:rPrChange w:id="315" w:author="Victor" w:date="2022-08-16T15:18:00Z">
            <w:rPr>
              <w:sz w:val="20"/>
            </w:rPr>
          </w:rPrChange>
        </w:rPr>
        <w:t xml:space="preserve"> </w:t>
      </w:r>
      <w:r w:rsidR="00435247" w:rsidRPr="0055643F">
        <w:rPr>
          <w:i w:val="0"/>
          <w:color w:val="auto"/>
          <w:sz w:val="20"/>
          <w:rPrChange w:id="316" w:author="Victor" w:date="2022-08-16T15:18:00Z">
            <w:rPr>
              <w:sz w:val="20"/>
            </w:rPr>
          </w:rPrChange>
        </w:rPr>
        <w:t>: Estructura de la red neuronal</w:t>
      </w: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r>
        <w:rPr>
          <w:noProof/>
          <w:color w:val="FF0000"/>
          <w:lang w:eastAsia="es-ES"/>
        </w:rPr>
        <w:lastRenderedPageBreak/>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4CFFBA55" w14:textId="164963A8" w:rsidR="00CD7AE9" w:rsidRPr="001D70DC" w:rsidRDefault="00B97393">
      <w:pPr>
        <w:pStyle w:val="Descripcin"/>
        <w:jc w:val="center"/>
        <w:rPr>
          <w:i w:val="0"/>
          <w:color w:val="auto"/>
          <w:rPrChange w:id="317" w:author="Victor" w:date="2022-08-16T15:19:00Z">
            <w:rPr/>
          </w:rPrChange>
        </w:rPr>
        <w:pPrChange w:id="318" w:author="Victor" w:date="2022-08-16T15:19:00Z">
          <w:pPr>
            <w:pStyle w:val="Descripcin"/>
          </w:pPr>
        </w:pPrChange>
      </w:pPr>
      <w:bookmarkStart w:id="319" w:name="_Ref110962943"/>
      <w:r w:rsidRPr="001D70DC">
        <w:rPr>
          <w:i w:val="0"/>
          <w:color w:val="auto"/>
          <w:sz w:val="20"/>
          <w:rPrChange w:id="320" w:author="Victor" w:date="2022-08-16T15:19:00Z">
            <w:rPr>
              <w:sz w:val="20"/>
            </w:rPr>
          </w:rPrChange>
        </w:rPr>
        <w:t xml:space="preserve">Figura </w:t>
      </w:r>
      <w:r w:rsidRPr="001D70DC">
        <w:rPr>
          <w:i w:val="0"/>
          <w:color w:val="auto"/>
          <w:sz w:val="20"/>
          <w:rPrChange w:id="321" w:author="Victor" w:date="2022-08-16T15:19:00Z">
            <w:rPr>
              <w:sz w:val="20"/>
            </w:rPr>
          </w:rPrChange>
        </w:rPr>
        <w:fldChar w:fldCharType="begin"/>
      </w:r>
      <w:r w:rsidRPr="001D70DC">
        <w:rPr>
          <w:i w:val="0"/>
          <w:color w:val="auto"/>
          <w:sz w:val="20"/>
          <w:rPrChange w:id="322" w:author="Victor" w:date="2022-08-16T15:19:00Z">
            <w:rPr>
              <w:sz w:val="20"/>
            </w:rPr>
          </w:rPrChange>
        </w:rPr>
        <w:instrText xml:space="preserve"> SEQ Figura \* ARABIC </w:instrText>
      </w:r>
      <w:r w:rsidRPr="001D70DC">
        <w:rPr>
          <w:i w:val="0"/>
          <w:color w:val="auto"/>
          <w:sz w:val="20"/>
          <w:rPrChange w:id="323" w:author="Victor" w:date="2022-08-16T15:19:00Z">
            <w:rPr>
              <w:sz w:val="20"/>
            </w:rPr>
          </w:rPrChange>
        </w:rPr>
        <w:fldChar w:fldCharType="separate"/>
      </w:r>
      <w:r w:rsidR="00997E97" w:rsidRPr="001D70DC">
        <w:rPr>
          <w:i w:val="0"/>
          <w:iCs w:val="0"/>
          <w:noProof/>
          <w:color w:val="auto"/>
          <w:sz w:val="20"/>
          <w:szCs w:val="20"/>
        </w:rPr>
        <w:t>8</w:t>
      </w:r>
      <w:r w:rsidRPr="001D70DC">
        <w:rPr>
          <w:i w:val="0"/>
          <w:color w:val="auto"/>
          <w:sz w:val="20"/>
          <w:rPrChange w:id="324" w:author="Victor" w:date="2022-08-16T15:19:00Z">
            <w:rPr>
              <w:sz w:val="20"/>
            </w:rPr>
          </w:rPrChange>
        </w:rPr>
        <w:fldChar w:fldCharType="end"/>
      </w:r>
      <w:bookmarkEnd w:id="319"/>
      <w:r w:rsidRPr="001D70DC">
        <w:rPr>
          <w:i w:val="0"/>
          <w:color w:val="auto"/>
          <w:sz w:val="20"/>
          <w:rPrChange w:id="325" w:author="Victor" w:date="2022-08-16T15:19:00Z">
            <w:rPr>
              <w:sz w:val="20"/>
            </w:rPr>
          </w:rPrChange>
        </w:rPr>
        <w:t xml:space="preserve"> </w:t>
      </w:r>
      <w:r w:rsidR="00CD7AE9" w:rsidRPr="001D70DC">
        <w:rPr>
          <w:i w:val="0"/>
          <w:color w:val="auto"/>
          <w:sz w:val="20"/>
          <w:rPrChange w:id="326" w:author="Victor" w:date="2022-08-16T15:19:00Z">
            <w:rPr>
              <w:sz w:val="20"/>
            </w:rPr>
          </w:rPrChange>
        </w:rPr>
        <w:t xml:space="preserve">: Ritmo de aprendizaje de la </w:t>
      </w:r>
      <w:proofErr w:type="spellStart"/>
      <w:r w:rsidR="00CD7AE9" w:rsidRPr="001D70DC">
        <w:rPr>
          <w:i w:val="0"/>
          <w:color w:val="auto"/>
          <w:sz w:val="20"/>
          <w:rPrChange w:id="327" w:author="Victor" w:date="2022-08-16T15:19:00Z">
            <w:rPr>
              <w:sz w:val="20"/>
            </w:rPr>
          </w:rPrChange>
        </w:rPr>
        <w:t>RNR</w:t>
      </w:r>
      <w:proofErr w:type="spellEnd"/>
    </w:p>
    <w:p w14:paraId="50C5DCF2" w14:textId="235F5650" w:rsidR="00C67607" w:rsidRDefault="002F218D" w:rsidP="003001CE">
      <w:pPr>
        <w:pStyle w:val="JENUINormal"/>
      </w:pPr>
      <w:r>
        <w:t xml:space="preserve">La </w:t>
      </w:r>
      <w:r w:rsidR="00B97393">
        <w:fldChar w:fldCharType="begin"/>
      </w:r>
      <w:r w:rsidR="00B97393">
        <w:instrText xml:space="preserve"> REF _Ref110962943 \h </w:instrText>
      </w:r>
      <w:r w:rsidR="00B97393">
        <w:fldChar w:fldCharType="separate"/>
      </w:r>
      <w:r w:rsidR="00B97393" w:rsidRPr="00B97393">
        <w:t xml:space="preserve">Figura </w:t>
      </w:r>
      <w:r w:rsidR="00B97393" w:rsidRPr="00B97393">
        <w:rPr>
          <w:noProof/>
        </w:rPr>
        <w:t>8</w:t>
      </w:r>
      <w:r w:rsidR="00B97393">
        <w:fldChar w:fldCharType="end"/>
      </w:r>
      <w:r w:rsidR="00B97393">
        <w:t xml:space="preserve"> </w:t>
      </w:r>
      <w:r>
        <w:t>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6CF2B5AB" w14:textId="48E05234" w:rsidR="00271690" w:rsidRDefault="00B97393">
      <w:pPr>
        <w:pStyle w:val="Descripcin"/>
        <w:jc w:val="center"/>
        <w:pPrChange w:id="328" w:author="Victor" w:date="2022-08-16T15:20:00Z">
          <w:pPr>
            <w:pStyle w:val="Descripcin"/>
          </w:pPr>
        </w:pPrChange>
      </w:pPr>
      <w:r w:rsidRPr="006D67F3">
        <w:rPr>
          <w:i w:val="0"/>
          <w:iCs w:val="0"/>
          <w:color w:val="auto"/>
          <w:sz w:val="20"/>
          <w:rPrChange w:id="329" w:author="Victor" w:date="2022-08-16T15:20:00Z">
            <w:rPr>
              <w:i w:val="0"/>
              <w:iCs w:val="0"/>
              <w:sz w:val="20"/>
            </w:rPr>
          </w:rPrChange>
        </w:rPr>
        <w:t xml:space="preserve">Figura </w:t>
      </w:r>
      <w:r w:rsidRPr="006D67F3">
        <w:rPr>
          <w:i w:val="0"/>
          <w:iCs w:val="0"/>
          <w:color w:val="auto"/>
          <w:sz w:val="20"/>
          <w:rPrChange w:id="330" w:author="Victor" w:date="2022-08-16T15:20:00Z">
            <w:rPr>
              <w:i w:val="0"/>
              <w:iCs w:val="0"/>
              <w:sz w:val="20"/>
            </w:rPr>
          </w:rPrChange>
        </w:rPr>
        <w:fldChar w:fldCharType="begin"/>
      </w:r>
      <w:r w:rsidRPr="006D67F3">
        <w:rPr>
          <w:i w:val="0"/>
          <w:iCs w:val="0"/>
          <w:color w:val="auto"/>
          <w:sz w:val="20"/>
          <w:rPrChange w:id="331" w:author="Victor" w:date="2022-08-16T15:20:00Z">
            <w:rPr>
              <w:i w:val="0"/>
              <w:iCs w:val="0"/>
              <w:sz w:val="20"/>
            </w:rPr>
          </w:rPrChange>
        </w:rPr>
        <w:instrText xml:space="preserve"> SEQ Figura \* ARABIC </w:instrText>
      </w:r>
      <w:r w:rsidRPr="006D67F3">
        <w:rPr>
          <w:i w:val="0"/>
          <w:iCs w:val="0"/>
          <w:color w:val="auto"/>
          <w:sz w:val="20"/>
          <w:rPrChange w:id="332" w:author="Victor" w:date="2022-08-16T15:20:00Z">
            <w:rPr>
              <w:i w:val="0"/>
              <w:iCs w:val="0"/>
              <w:sz w:val="20"/>
            </w:rPr>
          </w:rPrChange>
        </w:rPr>
        <w:fldChar w:fldCharType="separate"/>
      </w:r>
      <w:r w:rsidR="00997E97" w:rsidRPr="006D67F3">
        <w:rPr>
          <w:i w:val="0"/>
          <w:iCs w:val="0"/>
          <w:noProof/>
          <w:color w:val="auto"/>
          <w:sz w:val="20"/>
          <w:szCs w:val="20"/>
        </w:rPr>
        <w:t>9</w:t>
      </w:r>
      <w:r w:rsidRPr="006D67F3">
        <w:rPr>
          <w:i w:val="0"/>
          <w:iCs w:val="0"/>
          <w:color w:val="auto"/>
          <w:sz w:val="20"/>
          <w:rPrChange w:id="333" w:author="Victor" w:date="2022-08-16T15:20:00Z">
            <w:rPr>
              <w:i w:val="0"/>
              <w:iCs w:val="0"/>
              <w:sz w:val="20"/>
            </w:rPr>
          </w:rPrChange>
        </w:rPr>
        <w:fldChar w:fldCharType="end"/>
      </w:r>
      <w:r w:rsidRPr="006D67F3">
        <w:rPr>
          <w:i w:val="0"/>
          <w:iCs w:val="0"/>
          <w:color w:val="auto"/>
          <w:sz w:val="20"/>
          <w:rPrChange w:id="334" w:author="Victor" w:date="2022-08-16T15:20:00Z">
            <w:rPr>
              <w:i w:val="0"/>
              <w:iCs w:val="0"/>
              <w:sz w:val="20"/>
            </w:rPr>
          </w:rPrChange>
        </w:rPr>
        <w:t xml:space="preserve"> </w:t>
      </w:r>
      <w:r w:rsidR="009E0992" w:rsidRPr="006D67F3">
        <w:rPr>
          <w:i w:val="0"/>
          <w:iCs w:val="0"/>
          <w:color w:val="auto"/>
          <w:sz w:val="20"/>
          <w:rPrChange w:id="335" w:author="Victor" w:date="2022-08-16T15:20:00Z">
            <w:rPr>
              <w:i w:val="0"/>
              <w:iCs w:val="0"/>
              <w:sz w:val="20"/>
            </w:rPr>
          </w:rPrChange>
        </w:rPr>
        <w:t>: Predicción</w:t>
      </w:r>
      <w:r w:rsidR="00D10FE8" w:rsidRPr="006D67F3">
        <w:rPr>
          <w:i w:val="0"/>
          <w:iCs w:val="0"/>
          <w:color w:val="auto"/>
          <w:sz w:val="20"/>
          <w:rPrChange w:id="336" w:author="Victor" w:date="2022-08-16T15:20:00Z">
            <w:rPr>
              <w:i w:val="0"/>
              <w:iCs w:val="0"/>
              <w:sz w:val="20"/>
            </w:rPr>
          </w:rPrChange>
        </w:rPr>
        <w:t xml:space="preserve"> de la red neuronal</w:t>
      </w:r>
      <w:r w:rsidR="00D10FE8" w:rsidRPr="006D67F3">
        <w:rPr>
          <w:i w:val="0"/>
          <w:iCs w:val="0"/>
          <w:color w:val="auto"/>
          <w:rPrChange w:id="337" w:author="Victor" w:date="2022-08-16T15:20:00Z">
            <w:rPr>
              <w:i w:val="0"/>
              <w:iCs w:val="0"/>
            </w:rPr>
          </w:rPrChange>
        </w:rPr>
        <w:t xml:space="preserve"> (</w:t>
      </w:r>
      <w:r w:rsidR="00D10FE8" w:rsidRPr="001D70DC">
        <w:rPr>
          <w:b/>
          <w:bCs/>
          <w:i w:val="0"/>
          <w:iCs w:val="0"/>
          <w:color w:val="5B9BD5" w:themeColor="accent5"/>
          <w:szCs w:val="24"/>
          <w:lang w:eastAsia="en-US"/>
        </w:rPr>
        <w:t>–</w:t>
      </w:r>
      <w:r w:rsidR="00D10FE8" w:rsidRPr="006D67F3">
        <w:rPr>
          <w:i w:val="0"/>
          <w:iCs w:val="0"/>
          <w:color w:val="auto"/>
          <w:sz w:val="20"/>
          <w:szCs w:val="20"/>
          <w:lang w:eastAsia="en-US"/>
          <w:rPrChange w:id="338" w:author="Victor" w:date="2022-08-16T15:20:00Z">
            <w:rPr>
              <w:i w:val="0"/>
              <w:iCs w:val="0"/>
              <w:sz w:val="20"/>
              <w:szCs w:val="20"/>
              <w:lang w:eastAsia="en-US"/>
            </w:rPr>
          </w:rPrChange>
        </w:rPr>
        <w:t>)</w:t>
      </w:r>
      <w:r w:rsidR="009E0992" w:rsidRPr="006D67F3">
        <w:rPr>
          <w:i w:val="0"/>
          <w:iCs w:val="0"/>
          <w:color w:val="auto"/>
          <w:sz w:val="20"/>
          <w:rPrChange w:id="339" w:author="Victor" w:date="2022-08-16T15:20:00Z">
            <w:rPr>
              <w:i w:val="0"/>
              <w:iCs w:val="0"/>
              <w:sz w:val="20"/>
            </w:rPr>
          </w:rPrChange>
        </w:rPr>
        <w:t xml:space="preserve"> </w:t>
      </w:r>
      <w:r w:rsidR="003001CE" w:rsidRPr="006D67F3">
        <w:rPr>
          <w:i w:val="0"/>
          <w:iCs w:val="0"/>
          <w:color w:val="auto"/>
          <w:sz w:val="20"/>
          <w:rPrChange w:id="340" w:author="Victor" w:date="2022-08-16T15:20:00Z">
            <w:rPr>
              <w:i w:val="0"/>
              <w:iCs w:val="0"/>
              <w:sz w:val="20"/>
            </w:rPr>
          </w:rPrChange>
        </w:rPr>
        <w:t>d</w:t>
      </w:r>
      <w:r w:rsidR="00D10FE8" w:rsidRPr="006D67F3">
        <w:rPr>
          <w:i w:val="0"/>
          <w:iCs w:val="0"/>
          <w:color w:val="auto"/>
          <w:sz w:val="20"/>
          <w:rPrChange w:id="341" w:author="Victor" w:date="2022-08-16T15:20:00Z">
            <w:rPr>
              <w:i w:val="0"/>
              <w:iCs w:val="0"/>
              <w:sz w:val="20"/>
            </w:rPr>
          </w:rPrChange>
        </w:rPr>
        <w:t>el</w:t>
      </w:r>
      <w:r w:rsidR="00F43C99" w:rsidRPr="006D67F3">
        <w:rPr>
          <w:i w:val="0"/>
          <w:iCs w:val="0"/>
          <w:color w:val="auto"/>
          <w:sz w:val="20"/>
          <w:rPrChange w:id="342" w:author="Victor" w:date="2022-08-16T15:20:00Z">
            <w:rPr>
              <w:i w:val="0"/>
              <w:iCs w:val="0"/>
              <w:sz w:val="20"/>
            </w:rPr>
          </w:rPrChange>
        </w:rPr>
        <w:t xml:space="preserve"> precio de</w:t>
      </w:r>
      <w:ins w:id="343" w:author="Victor" w:date="2022-08-16T15:20:00Z">
        <w:r w:rsidR="006D67F3">
          <w:rPr>
            <w:i w:val="0"/>
            <w:iCs w:val="0"/>
            <w:color w:val="auto"/>
            <w:sz w:val="20"/>
          </w:rPr>
          <w:t>l</w:t>
        </w:r>
      </w:ins>
      <w:r w:rsidR="00F43C99" w:rsidRPr="006D67F3">
        <w:rPr>
          <w:i w:val="0"/>
          <w:iCs w:val="0"/>
          <w:color w:val="auto"/>
          <w:sz w:val="20"/>
          <w:rPrChange w:id="344" w:author="Victor" w:date="2022-08-16T15:20:00Z">
            <w:rPr>
              <w:i w:val="0"/>
              <w:iCs w:val="0"/>
              <w:sz w:val="20"/>
            </w:rPr>
          </w:rPrChange>
        </w:rPr>
        <w:t xml:space="preserve"> </w:t>
      </w:r>
      <w:proofErr w:type="spellStart"/>
      <w:r w:rsidR="00D10FE8" w:rsidRPr="006D67F3">
        <w:rPr>
          <w:i w:val="0"/>
          <w:iCs w:val="0"/>
          <w:color w:val="auto"/>
          <w:sz w:val="20"/>
          <w:rPrChange w:id="345" w:author="Victor" w:date="2022-08-16T15:20:00Z">
            <w:rPr>
              <w:i w:val="0"/>
              <w:iCs w:val="0"/>
              <w:sz w:val="20"/>
            </w:rPr>
          </w:rPrChange>
        </w:rPr>
        <w:t>bitcoin</w:t>
      </w:r>
      <w:proofErr w:type="spellEnd"/>
      <w:r w:rsidR="00D10FE8" w:rsidRPr="006D67F3">
        <w:rPr>
          <w:i w:val="0"/>
          <w:iCs w:val="0"/>
          <w:color w:val="auto"/>
          <w:sz w:val="20"/>
          <w:rPrChange w:id="346" w:author="Victor" w:date="2022-08-16T15:20:00Z">
            <w:rPr>
              <w:i w:val="0"/>
              <w:iCs w:val="0"/>
              <w:sz w:val="20"/>
            </w:rPr>
          </w:rPrChange>
        </w:rPr>
        <w:t xml:space="preserve"> (</w:t>
      </w:r>
      <w:r w:rsidR="00D10FE8" w:rsidRPr="001D70DC">
        <w:rPr>
          <w:b/>
          <w:bCs/>
          <w:i w:val="0"/>
          <w:iCs w:val="0"/>
          <w:color w:val="FF0000"/>
          <w:szCs w:val="24"/>
          <w:lang w:eastAsia="en-US"/>
        </w:rPr>
        <w:t>–</w:t>
      </w:r>
      <w:r w:rsidRPr="006D67F3">
        <w:rPr>
          <w:i w:val="0"/>
          <w:iCs w:val="0"/>
          <w:color w:val="auto"/>
          <w:sz w:val="20"/>
          <w:szCs w:val="20"/>
          <w:lang w:eastAsia="en-US"/>
          <w:rPrChange w:id="347" w:author="Victor" w:date="2022-08-16T15:20:00Z">
            <w:rPr>
              <w:i w:val="0"/>
              <w:iCs w:val="0"/>
              <w:sz w:val="20"/>
              <w:szCs w:val="20"/>
              <w:lang w:eastAsia="en-US"/>
            </w:rPr>
          </w:rPrChange>
        </w:rPr>
        <w:t>)</w:t>
      </w:r>
      <w:r w:rsidR="00F43C99" w:rsidRPr="006D67F3">
        <w:rPr>
          <w:i w:val="0"/>
          <w:iCs w:val="0"/>
          <w:color w:val="auto"/>
          <w:sz w:val="20"/>
          <w:rPrChange w:id="348" w:author="Victor" w:date="2022-08-16T15:21:00Z">
            <w:rPr>
              <w:i w:val="0"/>
              <w:iCs w:val="0"/>
              <w:sz w:val="20"/>
            </w:rPr>
          </w:rPrChange>
        </w:rPr>
        <w:t>:</w:t>
      </w:r>
      <w:r w:rsidR="009E0992" w:rsidRPr="001D70DC">
        <w:rPr>
          <w:i w:val="0"/>
          <w:iCs w:val="0"/>
          <w:sz w:val="20"/>
        </w:rPr>
        <w:t xml:space="preserve"> </w:t>
      </w:r>
      <w:r w:rsidR="009E0992" w:rsidRPr="006D67F3">
        <w:rPr>
          <w:i w:val="0"/>
          <w:iCs w:val="0"/>
          <w:color w:val="auto"/>
          <w:sz w:val="20"/>
          <w:rPrChange w:id="349" w:author="Victor" w:date="2022-08-16T15:20:00Z">
            <w:rPr>
              <w:i w:val="0"/>
              <w:iCs w:val="0"/>
              <w:sz w:val="20"/>
            </w:rPr>
          </w:rPrChange>
        </w:rPr>
        <w:t xml:space="preserve">muestra de </w:t>
      </w:r>
      <w:r w:rsidR="000B6E2F" w:rsidRPr="006D67F3">
        <w:rPr>
          <w:i w:val="0"/>
          <w:iCs w:val="0"/>
          <w:color w:val="auto"/>
          <w:sz w:val="20"/>
          <w:rPrChange w:id="350" w:author="Victor" w:date="2022-08-16T15:20:00Z">
            <w:rPr>
              <w:i w:val="0"/>
              <w:iCs w:val="0"/>
              <w:sz w:val="20"/>
            </w:rPr>
          </w:rPrChange>
        </w:rPr>
        <w:t>prueba</w:t>
      </w: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 xml:space="preserve">sigue correctamente la tendencia del precio real del </w:t>
      </w:r>
      <w:proofErr w:type="spellStart"/>
      <w:r w:rsidR="00271690">
        <w:t>bitcoin</w:t>
      </w:r>
      <w:proofErr w:type="spellEnd"/>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w:t>
      </w:r>
      <w:proofErr w:type="spellStart"/>
      <w:r w:rsidR="003001CE">
        <w:t>RMSE</w:t>
      </w:r>
      <w:proofErr w:type="spellEnd"/>
      <w:r w:rsidR="003001CE">
        <w:t>)</w:t>
      </w:r>
      <w:r w:rsidR="00E9407B">
        <w:t>,</w:t>
      </w:r>
      <w:r>
        <w:t xml:space="preserve"> </w:t>
      </w:r>
      <w:r w:rsidR="009E1CE1">
        <w:t>así como también el error medio absoluto</w:t>
      </w:r>
      <w:r w:rsidR="003001CE">
        <w:t xml:space="preserve"> (</w:t>
      </w:r>
      <w:proofErr w:type="spellStart"/>
      <w:r w:rsidR="003001CE">
        <w:t>MAE</w:t>
      </w:r>
      <w:proofErr w:type="spellEnd"/>
      <w:r w:rsidR="003001CE">
        <w:t>)</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w:t>
      </w:r>
      <w:proofErr w:type="spellStart"/>
      <w:r w:rsidR="003001CE">
        <w:t>bitcoin</w:t>
      </w:r>
      <w:proofErr w:type="spellEnd"/>
      <w:r w:rsidR="009E0992">
        <w:t>.</w:t>
      </w:r>
    </w:p>
    <w:p w14:paraId="450ACAFF" w14:textId="77777777" w:rsidR="009E0992" w:rsidRDefault="009E0992" w:rsidP="009E0992">
      <w:pPr>
        <w:pStyle w:val="JENUINormal"/>
        <w:ind w:firstLine="0"/>
      </w:pPr>
    </w:p>
    <w:p w14:paraId="725912FE" w14:textId="7A0BAE79" w:rsidR="009E0992" w:rsidRDefault="00203BE3">
      <w:pPr>
        <w:pStyle w:val="Descripcin"/>
        <w:jc w:val="center"/>
        <w:pPrChange w:id="351" w:author="Victor" w:date="2022-08-16T15:19:00Z">
          <w:pPr>
            <w:pStyle w:val="Descripcin"/>
          </w:pPr>
        </w:pPrChange>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97E97" w:rsidRPr="001D70DC">
        <w:rPr>
          <w:i w:val="0"/>
          <w:color w:val="auto"/>
          <w:sz w:val="20"/>
          <w:rPrChange w:id="352" w:author="Victor" w:date="2022-08-16T15:19:00Z">
            <w:rPr>
              <w:sz w:val="20"/>
            </w:rPr>
          </w:rPrChange>
        </w:rPr>
        <w:t xml:space="preserve">Figura </w:t>
      </w:r>
      <w:r w:rsidR="00997E97" w:rsidRPr="001D70DC">
        <w:rPr>
          <w:i w:val="0"/>
          <w:color w:val="auto"/>
          <w:sz w:val="20"/>
          <w:rPrChange w:id="353" w:author="Victor" w:date="2022-08-16T15:19:00Z">
            <w:rPr>
              <w:sz w:val="20"/>
            </w:rPr>
          </w:rPrChange>
        </w:rPr>
        <w:fldChar w:fldCharType="begin"/>
      </w:r>
      <w:r w:rsidR="00997E97" w:rsidRPr="001D70DC">
        <w:rPr>
          <w:i w:val="0"/>
          <w:color w:val="auto"/>
          <w:sz w:val="20"/>
          <w:rPrChange w:id="354" w:author="Victor" w:date="2022-08-16T15:19:00Z">
            <w:rPr>
              <w:sz w:val="20"/>
            </w:rPr>
          </w:rPrChange>
        </w:rPr>
        <w:instrText xml:space="preserve"> SEQ Figura \* ARABIC </w:instrText>
      </w:r>
      <w:r w:rsidR="00997E97" w:rsidRPr="001D70DC">
        <w:rPr>
          <w:i w:val="0"/>
          <w:color w:val="auto"/>
          <w:sz w:val="20"/>
          <w:rPrChange w:id="355" w:author="Victor" w:date="2022-08-16T15:19:00Z">
            <w:rPr>
              <w:sz w:val="20"/>
            </w:rPr>
          </w:rPrChange>
        </w:rPr>
        <w:fldChar w:fldCharType="separate"/>
      </w:r>
      <w:r w:rsidR="00997E97" w:rsidRPr="001D70DC">
        <w:rPr>
          <w:i w:val="0"/>
          <w:noProof/>
          <w:color w:val="auto"/>
          <w:sz w:val="20"/>
          <w:rPrChange w:id="356" w:author="Victor" w:date="2022-08-16T15:19:00Z">
            <w:rPr>
              <w:noProof/>
              <w:sz w:val="20"/>
            </w:rPr>
          </w:rPrChange>
        </w:rPr>
        <w:t>10</w:t>
      </w:r>
      <w:r w:rsidR="00997E97" w:rsidRPr="001D70DC">
        <w:rPr>
          <w:i w:val="0"/>
          <w:color w:val="auto"/>
          <w:sz w:val="20"/>
          <w:rPrChange w:id="357" w:author="Victor" w:date="2022-08-16T15:19:00Z">
            <w:rPr>
              <w:sz w:val="20"/>
            </w:rPr>
          </w:rPrChange>
        </w:rPr>
        <w:fldChar w:fldCharType="end"/>
      </w:r>
      <w:r w:rsidR="00997E97" w:rsidRPr="001D70DC">
        <w:rPr>
          <w:i w:val="0"/>
          <w:color w:val="auto"/>
          <w:sz w:val="20"/>
          <w:rPrChange w:id="358" w:author="Victor" w:date="2022-08-16T15:19:00Z">
            <w:rPr>
              <w:sz w:val="20"/>
            </w:rPr>
          </w:rPrChange>
        </w:rPr>
        <w:t xml:space="preserve">: </w:t>
      </w:r>
      <w:r w:rsidR="00D10FE8" w:rsidRPr="001D70DC">
        <w:rPr>
          <w:i w:val="0"/>
          <w:color w:val="auto"/>
          <w:sz w:val="20"/>
          <w:rPrChange w:id="359" w:author="Victor" w:date="2022-08-16T15:19:00Z">
            <w:rPr>
              <w:sz w:val="20"/>
            </w:rPr>
          </w:rPrChange>
        </w:rPr>
        <w:t xml:space="preserve">Predicción de la red neuronal </w:t>
      </w:r>
      <w:r w:rsidR="00D10FE8" w:rsidRPr="001D70DC">
        <w:rPr>
          <w:i w:val="0"/>
          <w:color w:val="auto"/>
          <w:sz w:val="20"/>
          <w:rPrChange w:id="360" w:author="Victor" w:date="2022-08-16T15:20:00Z">
            <w:rPr>
              <w:sz w:val="20"/>
            </w:rPr>
          </w:rPrChange>
        </w:rPr>
        <w:t>(</w:t>
      </w:r>
      <w:r w:rsidR="00D10FE8" w:rsidRPr="001D70DC">
        <w:rPr>
          <w:b/>
          <w:bCs/>
          <w:i w:val="0"/>
          <w:iCs w:val="0"/>
          <w:color w:val="5B9BD5" w:themeColor="accent5"/>
          <w:szCs w:val="24"/>
          <w:lang w:eastAsia="en-US"/>
          <w:rPrChange w:id="361" w:author="Victor" w:date="2022-08-16T15:19:00Z">
            <w:rPr>
              <w:b/>
              <w:bCs/>
              <w:iCs w:val="0"/>
              <w:color w:val="5B9BD5" w:themeColor="accent5"/>
              <w:szCs w:val="24"/>
              <w:lang w:eastAsia="en-US"/>
            </w:rPr>
          </w:rPrChange>
        </w:rPr>
        <w:t>–</w:t>
      </w:r>
      <w:r w:rsidR="00D10FE8" w:rsidRPr="001D70DC">
        <w:rPr>
          <w:bCs/>
          <w:i w:val="0"/>
          <w:iCs w:val="0"/>
          <w:color w:val="auto"/>
          <w:sz w:val="20"/>
          <w:szCs w:val="20"/>
          <w:lang w:eastAsia="en-US"/>
          <w:rPrChange w:id="362" w:author="Victor" w:date="2022-08-16T15:20:00Z">
            <w:rPr>
              <w:bCs/>
              <w:iCs w:val="0"/>
              <w:sz w:val="20"/>
              <w:szCs w:val="20"/>
              <w:lang w:eastAsia="en-US"/>
            </w:rPr>
          </w:rPrChange>
        </w:rPr>
        <w:t>)</w:t>
      </w:r>
      <w:r w:rsidR="00D10FE8" w:rsidRPr="001D70DC">
        <w:rPr>
          <w:bCs/>
          <w:i w:val="0"/>
          <w:sz w:val="20"/>
          <w:rPrChange w:id="363" w:author="Victor" w:date="2022-08-16T15:19:00Z">
            <w:rPr>
              <w:bCs/>
              <w:sz w:val="20"/>
            </w:rPr>
          </w:rPrChange>
        </w:rPr>
        <w:t xml:space="preserve"> </w:t>
      </w:r>
      <w:r w:rsidR="003001CE" w:rsidRPr="001D70DC">
        <w:rPr>
          <w:i w:val="0"/>
          <w:color w:val="auto"/>
          <w:sz w:val="20"/>
          <w:rPrChange w:id="364" w:author="Victor" w:date="2022-08-16T15:19:00Z">
            <w:rPr>
              <w:sz w:val="20"/>
            </w:rPr>
          </w:rPrChange>
        </w:rPr>
        <w:t>d</w:t>
      </w:r>
      <w:r w:rsidR="00D10FE8" w:rsidRPr="001D70DC">
        <w:rPr>
          <w:i w:val="0"/>
          <w:color w:val="auto"/>
          <w:sz w:val="20"/>
          <w:rPrChange w:id="365" w:author="Victor" w:date="2022-08-16T15:19:00Z">
            <w:rPr>
              <w:sz w:val="20"/>
            </w:rPr>
          </w:rPrChange>
        </w:rPr>
        <w:t>el precio de</w:t>
      </w:r>
      <w:ins w:id="366" w:author="Victor" w:date="2022-08-16T15:20:00Z">
        <w:r w:rsidR="006D67F3">
          <w:rPr>
            <w:i w:val="0"/>
            <w:color w:val="auto"/>
            <w:sz w:val="20"/>
          </w:rPr>
          <w:t>l</w:t>
        </w:r>
      </w:ins>
      <w:r w:rsidR="00D10FE8" w:rsidRPr="001D70DC">
        <w:rPr>
          <w:i w:val="0"/>
          <w:color w:val="auto"/>
          <w:sz w:val="20"/>
          <w:rPrChange w:id="367" w:author="Victor" w:date="2022-08-16T15:19:00Z">
            <w:rPr>
              <w:sz w:val="20"/>
            </w:rPr>
          </w:rPrChange>
        </w:rPr>
        <w:t xml:space="preserve"> </w:t>
      </w:r>
      <w:proofErr w:type="spellStart"/>
      <w:r w:rsidR="00D10FE8" w:rsidRPr="001D70DC">
        <w:rPr>
          <w:i w:val="0"/>
          <w:color w:val="auto"/>
          <w:sz w:val="20"/>
          <w:rPrChange w:id="368" w:author="Victor" w:date="2022-08-16T15:19:00Z">
            <w:rPr>
              <w:sz w:val="20"/>
            </w:rPr>
          </w:rPrChange>
        </w:rPr>
        <w:t>bitcoin</w:t>
      </w:r>
      <w:proofErr w:type="spellEnd"/>
      <w:r w:rsidR="00D10FE8" w:rsidRPr="001D70DC">
        <w:rPr>
          <w:i w:val="0"/>
          <w:color w:val="auto"/>
          <w:sz w:val="20"/>
          <w:rPrChange w:id="369" w:author="Victor" w:date="2022-08-16T15:19:00Z">
            <w:rPr>
              <w:sz w:val="20"/>
            </w:rPr>
          </w:rPrChange>
        </w:rPr>
        <w:t xml:space="preserve"> (</w:t>
      </w:r>
      <w:r w:rsidR="00D10FE8" w:rsidRPr="001D70DC">
        <w:rPr>
          <w:b/>
          <w:bCs/>
          <w:i w:val="0"/>
          <w:iCs w:val="0"/>
          <w:color w:val="FF0000"/>
          <w:szCs w:val="24"/>
          <w:lang w:eastAsia="en-US"/>
          <w:rPrChange w:id="370" w:author="Victor" w:date="2022-08-16T15:19:00Z">
            <w:rPr>
              <w:b/>
              <w:bCs/>
              <w:iCs w:val="0"/>
              <w:color w:val="FF0000"/>
              <w:szCs w:val="24"/>
              <w:lang w:eastAsia="en-US"/>
            </w:rPr>
          </w:rPrChange>
        </w:rPr>
        <w:t>–</w:t>
      </w:r>
      <w:r w:rsidR="00D10FE8" w:rsidRPr="001D70DC">
        <w:rPr>
          <w:bCs/>
          <w:i w:val="0"/>
          <w:iCs w:val="0"/>
          <w:color w:val="auto"/>
          <w:sz w:val="20"/>
          <w:szCs w:val="20"/>
          <w:lang w:eastAsia="en-US"/>
          <w:rPrChange w:id="371" w:author="Victor" w:date="2022-08-16T15:19:00Z">
            <w:rPr>
              <w:bCs/>
              <w:iCs w:val="0"/>
              <w:sz w:val="20"/>
              <w:szCs w:val="20"/>
              <w:lang w:eastAsia="en-US"/>
            </w:rPr>
          </w:rPrChange>
        </w:rPr>
        <w:t>)</w:t>
      </w:r>
      <w:r w:rsidR="00D10FE8" w:rsidRPr="001D70DC">
        <w:rPr>
          <w:i w:val="0"/>
          <w:color w:val="auto"/>
          <w:sz w:val="20"/>
          <w:szCs w:val="20"/>
          <w:rPrChange w:id="372" w:author="Victor" w:date="2022-08-16T15:19:00Z">
            <w:rPr>
              <w:sz w:val="20"/>
              <w:szCs w:val="20"/>
            </w:rPr>
          </w:rPrChange>
        </w:rPr>
        <w:t xml:space="preserve">: </w:t>
      </w:r>
      <w:r w:rsidR="009E0992" w:rsidRPr="001D70DC">
        <w:rPr>
          <w:i w:val="0"/>
          <w:color w:val="auto"/>
          <w:sz w:val="20"/>
          <w:szCs w:val="20"/>
          <w:rPrChange w:id="373" w:author="Victor" w:date="2022-08-16T15:19:00Z">
            <w:rPr>
              <w:sz w:val="20"/>
              <w:szCs w:val="20"/>
            </w:rPr>
          </w:rPrChange>
        </w:rPr>
        <w:t>muestra de validación</w:t>
      </w: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proofErr w:type="spellStart"/>
      <w:r w:rsidR="00C57F37">
        <w:t>bitcoin</w:t>
      </w:r>
      <w:proofErr w:type="spellEnd"/>
      <w:r w:rsidR="00C57F37">
        <w:t>,</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w:t>
      </w:r>
      <w:proofErr w:type="spellStart"/>
      <w:r w:rsidR="00875196">
        <w:t>RMSE</w:t>
      </w:r>
      <w:proofErr w:type="spellEnd"/>
      <w:r w:rsidR="00875196">
        <w:t xml:space="preserve">) </w:t>
      </w:r>
      <w:r w:rsidR="009E0992">
        <w:t xml:space="preserve">y el error medio absoluto </w:t>
      </w:r>
      <w:r w:rsidR="00875196">
        <w:t>(</w:t>
      </w:r>
      <w:proofErr w:type="spellStart"/>
      <w:r w:rsidR="00875196">
        <w:t>MAE</w:t>
      </w:r>
      <w:proofErr w:type="spellEnd"/>
      <w:r w:rsidR="00875196">
        <w:t xml:space="preserv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517DF2">
      <w:pPr>
        <w:pStyle w:val="Descripcin"/>
        <w:keepNext/>
        <w:spacing w:after="0"/>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
      <w:tblGrid>
        <w:gridCol w:w="993"/>
        <w:gridCol w:w="792"/>
        <w:gridCol w:w="793"/>
        <w:gridCol w:w="793"/>
        <w:gridCol w:w="793"/>
      </w:tblGrid>
      <w:tr w:rsidR="006127A7" w:rsidRPr="006127A7" w14:paraId="5A566231" w14:textId="77777777" w:rsidTr="00517DF2">
        <w:trPr>
          <w:trHeight w:val="127"/>
        </w:trPr>
        <w:tc>
          <w:tcPr>
            <w:tcW w:w="993"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517DF2">
        <w:trPr>
          <w:trHeight w:val="227"/>
        </w:trPr>
        <w:tc>
          <w:tcPr>
            <w:tcW w:w="993"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proofErr w:type="spellStart"/>
            <w:r w:rsidRPr="00BD10F6">
              <w:t>RMSE</w:t>
            </w:r>
            <w:proofErr w:type="spellEnd"/>
          </w:p>
        </w:tc>
        <w:tc>
          <w:tcPr>
            <w:tcW w:w="79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517DF2">
        <w:trPr>
          <w:trHeight w:val="227"/>
        </w:trPr>
        <w:tc>
          <w:tcPr>
            <w:tcW w:w="993"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proofErr w:type="spellStart"/>
            <w:r w:rsidRPr="00BD10F6">
              <w:t>MAE</w:t>
            </w:r>
            <w:proofErr w:type="spellEnd"/>
          </w:p>
        </w:tc>
        <w:tc>
          <w:tcPr>
            <w:tcW w:w="79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517DF2">
        <w:trPr>
          <w:trHeight w:val="227"/>
        </w:trPr>
        <w:tc>
          <w:tcPr>
            <w:tcW w:w="4164" w:type="dxa"/>
            <w:gridSpan w:val="5"/>
            <w:tcBorders>
              <w:top w:val="single" w:sz="12" w:space="0" w:color="auto"/>
            </w:tcBorders>
            <w:shd w:val="clear" w:color="auto" w:fill="auto"/>
            <w:vAlign w:val="bottom"/>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la raíz del error cuadrático medio (</w:t>
            </w:r>
            <w:proofErr w:type="spellStart"/>
            <w:r w:rsidR="006E2EE2" w:rsidRPr="0083097E">
              <w:rPr>
                <w:sz w:val="16"/>
                <w:szCs w:val="16"/>
              </w:rPr>
              <w:t>RMSE</w:t>
            </w:r>
            <w:proofErr w:type="spellEnd"/>
            <w:r w:rsidR="006E2EE2" w:rsidRPr="0083097E">
              <w:rPr>
                <w:sz w:val="16"/>
                <w:szCs w:val="16"/>
              </w:rPr>
              <w:t xml:space="preserve">, del inglés </w:t>
            </w:r>
            <w:proofErr w:type="spellStart"/>
            <w:r w:rsidR="006E2EE2" w:rsidRPr="0083097E">
              <w:rPr>
                <w:i/>
                <w:sz w:val="16"/>
                <w:szCs w:val="16"/>
              </w:rPr>
              <w:t>Root</w:t>
            </w:r>
            <w:proofErr w:type="spellEnd"/>
            <w:r w:rsidR="006E2EE2" w:rsidRPr="0083097E">
              <w:rPr>
                <w:i/>
                <w:sz w:val="16"/>
                <w:szCs w:val="16"/>
              </w:rPr>
              <w:t xml:space="preserve"> Mean </w:t>
            </w:r>
            <w:proofErr w:type="spellStart"/>
            <w:r w:rsidR="006E2EE2" w:rsidRPr="0083097E">
              <w:rPr>
                <w:i/>
                <w:sz w:val="16"/>
                <w:szCs w:val="16"/>
              </w:rPr>
              <w:t>Squared</w:t>
            </w:r>
            <w:proofErr w:type="spellEnd"/>
            <w:r w:rsidR="006E2EE2" w:rsidRPr="0083097E">
              <w:rPr>
                <w:i/>
                <w:sz w:val="16"/>
                <w:szCs w:val="16"/>
              </w:rPr>
              <w:t xml:space="preserve"> Error</w:t>
            </w:r>
            <w:r w:rsidR="006E2EE2" w:rsidRPr="0083097E">
              <w:rPr>
                <w:sz w:val="16"/>
                <w:szCs w:val="16"/>
              </w:rPr>
              <w:t>) y el error absoluto medio (</w:t>
            </w:r>
            <w:proofErr w:type="spellStart"/>
            <w:r w:rsidR="006E2EE2" w:rsidRPr="0083097E">
              <w:rPr>
                <w:sz w:val="16"/>
                <w:szCs w:val="16"/>
              </w:rPr>
              <w:t>MAE</w:t>
            </w:r>
            <w:proofErr w:type="spellEnd"/>
            <w:r w:rsidR="006E2EE2" w:rsidRPr="0083097E">
              <w:rPr>
                <w:sz w:val="16"/>
                <w:szCs w:val="16"/>
              </w:rPr>
              <w:t xml:space="preserve">, del inglés </w:t>
            </w:r>
            <w:r w:rsidR="006E2EE2" w:rsidRPr="0083097E">
              <w:rPr>
                <w:i/>
                <w:sz w:val="16"/>
                <w:szCs w:val="16"/>
              </w:rPr>
              <w:t xml:space="preserve">Mean </w:t>
            </w:r>
            <w:proofErr w:type="spellStart"/>
            <w:r w:rsidR="006E2EE2" w:rsidRPr="0083097E">
              <w:rPr>
                <w:i/>
                <w:sz w:val="16"/>
                <w:szCs w:val="16"/>
              </w:rPr>
              <w:t>Absolute</w:t>
            </w:r>
            <w:proofErr w:type="spellEnd"/>
            <w:r w:rsidR="006E2EE2" w:rsidRPr="0083097E">
              <w:rPr>
                <w:i/>
                <w:sz w:val="16"/>
                <w:szCs w:val="16"/>
              </w:rPr>
              <w:t xml:space="preserv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 xml:space="preserve">Se han calculado el </w:t>
            </w:r>
            <w:proofErr w:type="spellStart"/>
            <w:r w:rsidR="006E2EE2">
              <w:rPr>
                <w:bCs/>
                <w:sz w:val="16"/>
                <w:szCs w:val="16"/>
                <w:lang w:val="es-ES_tradnl"/>
              </w:rPr>
              <w:t>RMSE</w:t>
            </w:r>
            <w:proofErr w:type="spellEnd"/>
            <w:r w:rsidR="006E2EE2">
              <w:rPr>
                <w:bCs/>
                <w:sz w:val="16"/>
                <w:szCs w:val="16"/>
                <w:lang w:val="es-ES_tradnl"/>
              </w:rPr>
              <w:t xml:space="preserve"> y el </w:t>
            </w:r>
            <w:proofErr w:type="spellStart"/>
            <w:r w:rsidR="006E2EE2">
              <w:rPr>
                <w:bCs/>
                <w:sz w:val="16"/>
                <w:szCs w:val="16"/>
                <w:lang w:val="es-ES_tradnl"/>
              </w:rPr>
              <w:t>MAE</w:t>
            </w:r>
            <w:proofErr w:type="spellEnd"/>
            <w:r w:rsidR="006E2EE2">
              <w:rPr>
                <w:bCs/>
                <w:sz w:val="16"/>
                <w:szCs w:val="16"/>
                <w:lang w:val="es-ES_tradnl"/>
              </w:rPr>
              <w:t xml:space="preserv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proofErr w:type="spellStart"/>
            <w:r w:rsidR="0058113B" w:rsidRPr="0083097E">
              <w:rPr>
                <w:bCs/>
                <w:i/>
                <w:sz w:val="16"/>
                <w:szCs w:val="16"/>
                <w:lang w:val="es-ES_tradnl"/>
              </w:rPr>
              <w:t>rolling</w:t>
            </w:r>
            <w:proofErr w:type="spellEnd"/>
            <w:r w:rsidR="0058113B" w:rsidRPr="0083097E">
              <w:rPr>
                <w:bCs/>
                <w:i/>
                <w:sz w:val="16"/>
                <w:szCs w:val="16"/>
                <w:lang w:val="es-ES_tradnl"/>
              </w:rPr>
              <w:t xml:space="preserve"> </w:t>
            </w:r>
            <w:proofErr w:type="spellStart"/>
            <w:r w:rsidR="0058113B" w:rsidRPr="0083097E">
              <w:rPr>
                <w:bCs/>
                <w:i/>
                <w:sz w:val="16"/>
                <w:szCs w:val="16"/>
                <w:lang w:val="es-ES_tradnl"/>
              </w:rPr>
              <w:t>window</w:t>
            </w:r>
            <w:proofErr w:type="spellEnd"/>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 xml:space="preserve">el </w:t>
            </w:r>
            <w:proofErr w:type="spellStart"/>
            <w:r>
              <w:rPr>
                <w:bCs/>
                <w:sz w:val="16"/>
                <w:szCs w:val="16"/>
                <w:lang w:val="es-ES_tradnl"/>
              </w:rPr>
              <w:t>RMSE</w:t>
            </w:r>
            <w:proofErr w:type="spellEnd"/>
            <w:r>
              <w:rPr>
                <w:bCs/>
                <w:sz w:val="16"/>
                <w:szCs w:val="16"/>
                <w:lang w:val="es-ES_tradnl"/>
              </w:rPr>
              <w:t xml:space="preserve"> y </w:t>
            </w:r>
            <w:proofErr w:type="spellStart"/>
            <w:r>
              <w:rPr>
                <w:bCs/>
                <w:sz w:val="16"/>
                <w:szCs w:val="16"/>
                <w:lang w:val="es-ES_tradnl"/>
              </w:rPr>
              <w:t>MAE</w:t>
            </w:r>
            <w:proofErr w:type="spellEnd"/>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w:t>
            </w:r>
            <w:proofErr w:type="spellStart"/>
            <w:r w:rsidR="00F005B1">
              <w:rPr>
                <w:bCs/>
                <w:sz w:val="16"/>
                <w:szCs w:val="16"/>
                <w:lang w:val="es-ES_tradnl"/>
              </w:rPr>
              <w:t>RMSE</w:t>
            </w:r>
            <w:proofErr w:type="spellEnd"/>
            <w:r w:rsidR="00F005B1">
              <w:rPr>
                <w:bCs/>
                <w:sz w:val="16"/>
                <w:szCs w:val="16"/>
                <w:lang w:val="es-ES_tradnl"/>
              </w:rPr>
              <w:t xml:space="preserve"> y </w:t>
            </w:r>
            <w:proofErr w:type="spellStart"/>
            <w:r w:rsidR="00F005B1">
              <w:rPr>
                <w:bCs/>
                <w:sz w:val="16"/>
                <w:szCs w:val="16"/>
                <w:lang w:val="es-ES_tradnl"/>
              </w:rPr>
              <w:t>MAE</w:t>
            </w:r>
            <w:proofErr w:type="spellEnd"/>
            <w:r>
              <w:rPr>
                <w:bCs/>
                <w:sz w:val="16"/>
                <w:szCs w:val="16"/>
                <w:lang w:val="es-ES_tradnl"/>
              </w:rPr>
              <w:t>.</w:t>
            </w:r>
          </w:p>
        </w:tc>
      </w:tr>
    </w:tbl>
    <w:p w14:paraId="75F05C1F" w14:textId="2FF2A591" w:rsidR="00F27904" w:rsidRDefault="00F27904" w:rsidP="009E0992">
      <w:pPr>
        <w:pStyle w:val="JENUINormal"/>
        <w:ind w:firstLine="0"/>
      </w:pPr>
    </w:p>
    <w:p w14:paraId="0AC6691F" w14:textId="7990DF06" w:rsidR="00DA2709" w:rsidRPr="00DA2709" w:rsidRDefault="00702133" w:rsidP="009E0992">
      <w:pPr>
        <w:pStyle w:val="JENUINormal"/>
        <w:ind w:firstLine="0"/>
      </w:pPr>
      <w:r>
        <w:t xml:space="preserve">   </w:t>
      </w:r>
      <w:r w:rsidR="002C2FDF">
        <w:t>La Tabla 1 enseña la comparación del desempeño de los modelos en la muestra de prueba. E</w:t>
      </w:r>
      <w:r w:rsidR="00DA2709">
        <w:t xml:space="preserve">l modelo con la mejor puntuación es el modelo con el periodo de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de 60</w:t>
      </w:r>
      <w:r>
        <w:t xml:space="preserve"> </w:t>
      </w:r>
      <w:r w:rsidR="00DA2709">
        <w:t>días</w:t>
      </w:r>
      <w:r w:rsidR="00A624F9">
        <w:t>,</w:t>
      </w:r>
      <w:r w:rsidR="00DA2709">
        <w:t xml:space="preserve"> ya que obtiene </w:t>
      </w:r>
      <w:r w:rsidR="00A624F9">
        <w:t xml:space="preserve">los menores valores de </w:t>
      </w:r>
      <w:proofErr w:type="spellStart"/>
      <w:r w:rsidR="00A624F9">
        <w:t>RMSE</w:t>
      </w:r>
      <w:proofErr w:type="spellEnd"/>
      <w:r w:rsidR="00A624F9">
        <w:t xml:space="preserve"> y </w:t>
      </w:r>
      <w:proofErr w:type="spellStart"/>
      <w:r w:rsidR="00A624F9">
        <w:t>MAE</w:t>
      </w:r>
      <w:proofErr w:type="spellEnd"/>
      <w:r w:rsidR="00DA2709">
        <w:t xml:space="preserve">. Sin </w:t>
      </w:r>
      <w:r w:rsidR="00716152">
        <w:t>embargo,</w:t>
      </w:r>
      <w:r w:rsidR="00DA2709">
        <w:t xml:space="preserve"> es la fase de</w:t>
      </w:r>
      <w:r w:rsidR="00A624F9">
        <w:t xml:space="preserve"> prueba</w:t>
      </w:r>
      <w:r w:rsidR="00DA2709">
        <w:t xml:space="preserve"> y al utilizar 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t>epochs</w:t>
      </w:r>
      <w:proofErr w:type="spellEnd"/>
      <w:r w:rsidR="00DA2709">
        <w:t xml:space="preserve">, debido a que al utilizar </w:t>
      </w:r>
      <w:r w:rsidR="00716152">
        <w:t xml:space="preserve">una </w:t>
      </w:r>
      <w:proofErr w:type="spellStart"/>
      <w:r w:rsidR="00956E76">
        <w:rPr>
          <w:i/>
          <w:iCs/>
        </w:rPr>
        <w:t>r</w:t>
      </w:r>
      <w:r w:rsidR="00956E76" w:rsidRPr="00956E76">
        <w:rPr>
          <w:i/>
          <w:iCs/>
        </w:rPr>
        <w:t>olling</w:t>
      </w:r>
      <w:proofErr w:type="spellEnd"/>
      <w:r w:rsidR="00956E76" w:rsidRPr="00956E76">
        <w:rPr>
          <w:i/>
          <w:iCs/>
        </w:rPr>
        <w:t xml:space="preserve"> </w:t>
      </w:r>
      <w:proofErr w:type="spellStart"/>
      <w:r w:rsidR="00956E76">
        <w:rPr>
          <w:i/>
          <w:iCs/>
        </w:rPr>
        <w:t>w</w:t>
      </w:r>
      <w:r w:rsidR="00956E76" w:rsidRPr="00956E76">
        <w:rPr>
          <w:i/>
          <w:iCs/>
        </w:rPr>
        <w:t>indow</w:t>
      </w:r>
      <w:proofErr w:type="spellEnd"/>
      <w:r w:rsidR="00956E76" w:rsidRPr="00956E76">
        <w:rPr>
          <w:i/>
          <w:iCs/>
        </w:rPr>
        <w:t xml:space="preserve"> </w:t>
      </w:r>
      <w:r>
        <w:t>el entrenamiento puede ver parte de la predicción final.</w:t>
      </w:r>
    </w:p>
    <w:p w14:paraId="136E1B81" w14:textId="77777777" w:rsidR="00DA2709" w:rsidRDefault="00DA2709" w:rsidP="009E0992">
      <w:pPr>
        <w:pStyle w:val="JENUINormal"/>
        <w:ind w:firstLine="0"/>
      </w:pPr>
    </w:p>
    <w:p w14:paraId="73A1C86A" w14:textId="6058DF63" w:rsidR="00F27904" w:rsidRPr="008A42CA"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tbl>
      <w:tblPr>
        <w:tblW w:w="4111" w:type="dxa"/>
        <w:tblLayout w:type="fixed"/>
        <w:tblLook w:val="04A0" w:firstRow="1" w:lastRow="0" w:firstColumn="1" w:lastColumn="0" w:noHBand="0" w:noVBand="1"/>
      </w:tblPr>
      <w:tblGrid>
        <w:gridCol w:w="993"/>
        <w:gridCol w:w="779"/>
        <w:gridCol w:w="780"/>
        <w:gridCol w:w="779"/>
        <w:gridCol w:w="780"/>
      </w:tblGrid>
      <w:tr w:rsidR="00BB57F7" w:rsidRPr="006127A7" w14:paraId="39D8C599" w14:textId="77777777" w:rsidTr="00517DF2">
        <w:trPr>
          <w:trHeight w:val="127"/>
        </w:trPr>
        <w:tc>
          <w:tcPr>
            <w:tcW w:w="993"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517DF2">
        <w:trPr>
          <w:trHeight w:val="266"/>
        </w:trPr>
        <w:tc>
          <w:tcPr>
            <w:tcW w:w="993"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proofErr w:type="spellStart"/>
            <w:r w:rsidRPr="00BD10F6">
              <w:t>RMSE</w:t>
            </w:r>
            <w:proofErr w:type="spellEnd"/>
          </w:p>
        </w:tc>
        <w:tc>
          <w:tcPr>
            <w:tcW w:w="779"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517DF2">
        <w:trPr>
          <w:trHeight w:val="227"/>
        </w:trPr>
        <w:tc>
          <w:tcPr>
            <w:tcW w:w="993"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proofErr w:type="spellStart"/>
            <w:r w:rsidRPr="00BD10F6">
              <w:t>MAE</w:t>
            </w:r>
            <w:proofErr w:type="spellEnd"/>
          </w:p>
        </w:tc>
        <w:tc>
          <w:tcPr>
            <w:tcW w:w="779"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517DF2">
        <w:trPr>
          <w:trHeight w:val="227"/>
        </w:trPr>
        <w:tc>
          <w:tcPr>
            <w:tcW w:w="4111" w:type="dxa"/>
            <w:gridSpan w:val="5"/>
            <w:tcBorders>
              <w:top w:val="single" w:sz="12" w:space="0" w:color="auto"/>
            </w:tcBorders>
            <w:shd w:val="clear" w:color="auto" w:fill="auto"/>
            <w:vAlign w:val="bottom"/>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 xml:space="preserve">las medidas de </w:t>
            </w:r>
            <w:proofErr w:type="spellStart"/>
            <w:r w:rsidR="00466761">
              <w:rPr>
                <w:bCs/>
                <w:sz w:val="16"/>
                <w:szCs w:val="16"/>
                <w:lang w:val="es-ES_tradnl"/>
              </w:rPr>
              <w:t>RMSE</w:t>
            </w:r>
            <w:proofErr w:type="spellEnd"/>
            <w:r w:rsidR="00466761">
              <w:rPr>
                <w:bCs/>
                <w:sz w:val="16"/>
                <w:szCs w:val="16"/>
                <w:lang w:val="es-ES_tradnl"/>
              </w:rPr>
              <w:t xml:space="preserve"> y </w:t>
            </w:r>
            <w:proofErr w:type="spellStart"/>
            <w:r w:rsidR="00466761">
              <w:rPr>
                <w:bCs/>
                <w:sz w:val="16"/>
                <w:szCs w:val="16"/>
                <w:lang w:val="es-ES_tradnl"/>
              </w:rPr>
              <w:t>MAE</w:t>
            </w:r>
            <w:proofErr w:type="spellEnd"/>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w:t>
            </w:r>
            <w:r w:rsidR="00466761">
              <w:rPr>
                <w:bCs/>
                <w:sz w:val="16"/>
                <w:szCs w:val="16"/>
                <w:lang w:val="es-ES_tradnl"/>
              </w:rPr>
              <w:lastRenderedPageBreak/>
              <w:t xml:space="preserve">su </w:t>
            </w:r>
            <w:proofErr w:type="spellStart"/>
            <w:r w:rsidR="00466761" w:rsidRPr="0083097E">
              <w:rPr>
                <w:bCs/>
                <w:i/>
                <w:sz w:val="16"/>
                <w:szCs w:val="16"/>
                <w:lang w:val="es-ES_tradnl"/>
              </w:rPr>
              <w:t>rolling</w:t>
            </w:r>
            <w:proofErr w:type="spellEnd"/>
            <w:r w:rsidR="00466761" w:rsidRPr="0083097E">
              <w:rPr>
                <w:bCs/>
                <w:i/>
                <w:sz w:val="16"/>
                <w:szCs w:val="16"/>
                <w:lang w:val="es-ES_tradnl"/>
              </w:rPr>
              <w:t xml:space="preserve"> </w:t>
            </w:r>
            <w:proofErr w:type="spellStart"/>
            <w:r w:rsidR="00466761" w:rsidRPr="0083097E">
              <w:rPr>
                <w:bCs/>
                <w:i/>
                <w:sz w:val="16"/>
                <w:szCs w:val="16"/>
                <w:lang w:val="es-ES_tradnl"/>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w:t>
            </w:r>
            <w:proofErr w:type="spellStart"/>
            <w:r w:rsidR="00F005B1">
              <w:rPr>
                <w:bCs/>
                <w:sz w:val="16"/>
                <w:szCs w:val="16"/>
                <w:lang w:val="es-ES_tradnl"/>
              </w:rPr>
              <w:t>RMSE</w:t>
            </w:r>
            <w:proofErr w:type="spellEnd"/>
            <w:r w:rsidR="00F005B1">
              <w:rPr>
                <w:bCs/>
                <w:sz w:val="16"/>
                <w:szCs w:val="16"/>
                <w:lang w:val="es-ES_tradnl"/>
              </w:rPr>
              <w:t xml:space="preserve"> y </w:t>
            </w:r>
            <w:proofErr w:type="spellStart"/>
            <w:r>
              <w:rPr>
                <w:bCs/>
                <w:sz w:val="16"/>
                <w:szCs w:val="16"/>
                <w:lang w:val="es-ES_tradnl"/>
              </w:rPr>
              <w:t>MAE</w:t>
            </w:r>
            <w:proofErr w:type="spellEnd"/>
            <w:r w:rsidR="00466761">
              <w:rPr>
                <w:bCs/>
                <w:sz w:val="16"/>
                <w:szCs w:val="16"/>
                <w:lang w:val="es-ES_tradnl"/>
              </w:rPr>
              <w:t>.</w:t>
            </w:r>
          </w:p>
        </w:tc>
      </w:tr>
    </w:tbl>
    <w:p w14:paraId="09FACFC9" w14:textId="7601FFDF" w:rsidR="00906251" w:rsidRDefault="00906251" w:rsidP="009E0992">
      <w:pPr>
        <w:pStyle w:val="JENUINormal"/>
        <w:ind w:firstLine="0"/>
      </w:pPr>
    </w:p>
    <w:p w14:paraId="45C21482" w14:textId="59621970" w:rsidR="00906251" w:rsidRDefault="001645A3" w:rsidP="001645A3">
      <w:pPr>
        <w:pStyle w:val="JENUINormal"/>
        <w:ind w:firstLine="0"/>
      </w:pPr>
      <w:r>
        <w:t xml:space="preserve">   </w:t>
      </w:r>
      <w:r w:rsidR="003C4B3B">
        <w:t>La Tabla 2 muestra los resultados de la comparación del desempeño de los modelos en la muestra de validación</w:t>
      </w:r>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464F849A" w14:textId="0120950A"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tbl>
      <w:tblPr>
        <w:tblW w:w="4111" w:type="dxa"/>
        <w:tblLayout w:type="fixed"/>
        <w:tblLook w:val="04A0" w:firstRow="1" w:lastRow="0" w:firstColumn="1" w:lastColumn="0" w:noHBand="0" w:noVBand="1"/>
      </w:tblPr>
      <w:tblGrid>
        <w:gridCol w:w="1370"/>
        <w:gridCol w:w="1370"/>
        <w:gridCol w:w="1371"/>
      </w:tblGrid>
      <w:tr w:rsidR="002B2A30" w:rsidRPr="006127A7" w14:paraId="60762170" w14:textId="77777777" w:rsidTr="00517DF2">
        <w:trPr>
          <w:trHeight w:val="127"/>
        </w:trPr>
        <w:tc>
          <w:tcPr>
            <w:tcW w:w="1370"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517DF2">
        <w:trPr>
          <w:trHeight w:val="266"/>
        </w:trPr>
        <w:tc>
          <w:tcPr>
            <w:tcW w:w="1370"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517DF2">
        <w:trPr>
          <w:trHeight w:val="227"/>
        </w:trPr>
        <w:tc>
          <w:tcPr>
            <w:tcW w:w="1370"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517DF2">
        <w:trPr>
          <w:trHeight w:val="227"/>
        </w:trPr>
        <w:tc>
          <w:tcPr>
            <w:tcW w:w="1370"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517DF2">
        <w:trPr>
          <w:trHeight w:val="227"/>
        </w:trPr>
        <w:tc>
          <w:tcPr>
            <w:tcW w:w="4111" w:type="dxa"/>
            <w:gridSpan w:val="3"/>
            <w:tcBorders>
              <w:top w:val="single" w:sz="12" w:space="0" w:color="auto"/>
            </w:tcBorders>
            <w:shd w:val="clear" w:color="auto" w:fill="auto"/>
            <w:vAlign w:val="bottom"/>
          </w:tcPr>
          <w:p w14:paraId="60232401" w14:textId="2381A8F4" w:rsidR="0065629A" w:rsidRDefault="0079645B" w:rsidP="00263D53">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DM</w:t>
            </w:r>
            <w:r w:rsidR="006A66DF">
              <w:rPr>
                <w:bCs/>
                <w:sz w:val="16"/>
                <w:szCs w:val="16"/>
                <w:lang w:val="es-ES_tradnl"/>
              </w:rPr>
              <w:t xml:space="preserve">, definido en la Subsección </w:t>
            </w:r>
            <w:r w:rsidR="00263D53">
              <w:rPr>
                <w:bCs/>
                <w:sz w:val="16"/>
                <w:szCs w:val="16"/>
                <w:lang w:val="es-ES_tradnl"/>
              </w:rPr>
              <w:t>3</w:t>
            </w:r>
            <w:r w:rsidR="006A66DF">
              <w:rPr>
                <w:bCs/>
                <w:sz w:val="16"/>
                <w:szCs w:val="16"/>
                <w:lang w:val="es-ES_tradnl"/>
              </w:rPr>
              <w:t>.7,</w:t>
            </w:r>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r>
              <w:rPr>
                <w:bCs/>
                <w:i/>
                <w:iCs/>
                <w:sz w:val="16"/>
                <w:szCs w:val="16"/>
                <w:lang w:val="es-ES_tradnl"/>
              </w:rPr>
              <w:t xml:space="preserve"> </w:t>
            </w:r>
            <w:r w:rsidR="0011322E">
              <w:rPr>
                <w:bCs/>
                <w:i/>
                <w:iCs/>
                <w:sz w:val="16"/>
                <w:szCs w:val="16"/>
                <w:lang w:val="es-ES_tradnl"/>
              </w:rPr>
              <w:fldChar w:fldCharType="begin"/>
            </w:r>
            <w:r w:rsidR="00AD1055">
              <w:rPr>
                <w:bCs/>
                <w:i/>
                <w:iCs/>
                <w:sz w:val="16"/>
                <w:szCs w:val="16"/>
                <w:lang w:val="es-ES_tradnl"/>
              </w:rPr>
              <w:instrText xml:space="preserve"> ADDIN ZOTERO_ITEM CSL_CITATION {"citationID":"XkigOlfU","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AD1055" w:rsidRPr="00AD1055">
              <w:rPr>
                <w:sz w:val="16"/>
              </w:rPr>
              <w:t>[20]</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403B6A50"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proofErr w:type="spellStart"/>
      <w:r w:rsidR="00B03D09">
        <w:t>Diebold</w:t>
      </w:r>
      <w:proofErr w:type="spellEnd"/>
      <w:r w:rsidR="00B03D09">
        <w:t xml:space="preserve">-Mariano </w:t>
      </w:r>
      <w:r w:rsidR="00B03D09">
        <w:fldChar w:fldCharType="begin"/>
      </w:r>
      <w:r w:rsidR="00AD1055">
        <w:instrText xml:space="preserve"> ADDIN ZOTERO_ITEM CSL_CITATION {"citationID":"jgx7tTeh","properties":{"formattedCitation":"[20]","plainCitation":"[20]","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AD1055" w:rsidRPr="00AD1055">
        <w:t>[20]</w:t>
      </w:r>
      <w:r w:rsidR="00B03D09">
        <w:fldChar w:fldCharType="end"/>
      </w:r>
      <w:r w:rsidR="00B03D09">
        <w:t xml:space="preserve">, definido en la Subsección </w:t>
      </w:r>
      <w:r w:rsidR="00263D53">
        <w:t>3</w:t>
      </w:r>
      <w:r w:rsidR="00B03D09">
        <w:t xml:space="preserve">.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54B6556C" w:rsidR="007D5BCC" w:rsidRDefault="007D5BCC" w:rsidP="007D5BCC">
      <w:pPr>
        <w:pStyle w:val="JENUINormal"/>
        <w:rPr>
          <w:kern w:val="2"/>
        </w:rPr>
      </w:pPr>
      <w:r>
        <w:t>Las criptomonedas son activos que no están regulados ni controlados por ninguna institución,</w:t>
      </w:r>
      <w:r w:rsidR="009C78F3">
        <w:t xml:space="preserve"> </w:t>
      </w:r>
      <w:r>
        <w:t>tampoco requieren</w:t>
      </w:r>
      <w:r w:rsidR="009C78F3">
        <w:t xml:space="preserve"> </w:t>
      </w:r>
      <w:r>
        <w:t>intermediaros</w:t>
      </w:r>
      <w:r w:rsidR="009C78F3">
        <w:t>, por lo que</w:t>
      </w:r>
      <w:r>
        <w:t xml:space="preserve"> </w:t>
      </w:r>
      <w:r w:rsidR="009C78F3">
        <w:t>su</w:t>
      </w:r>
      <w:r>
        <w:t xml:space="preserve"> tiempo de transacción </w:t>
      </w:r>
      <w:r w:rsidR="006D6854">
        <w:t xml:space="preserve">es </w:t>
      </w:r>
      <w:r>
        <w:t>mucho más reducido respecto al</w:t>
      </w:r>
      <w:r w:rsidR="009C78F3">
        <w:t xml:space="preserve"> del</w:t>
      </w:r>
      <w:r>
        <w:t xml:space="preserve"> sistema bancario</w:t>
      </w:r>
      <w:r w:rsidR="009C78F3">
        <w:t xml:space="preserve"> convencional</w:t>
      </w:r>
      <w:r>
        <w:t xml:space="preserve">. La facilidad para </w:t>
      </w:r>
      <w:r>
        <w:t>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r w:rsidR="00280804">
        <w:t>,</w:t>
      </w:r>
      <w:r>
        <w:t xml:space="preserve"> tal y como también se hace con </w:t>
      </w:r>
      <w:r w:rsidR="00202B45">
        <w:t xml:space="preserve">los </w:t>
      </w:r>
      <w:r>
        <w:t>índices bursátiles.</w:t>
      </w:r>
    </w:p>
    <w:p w14:paraId="63341208" w14:textId="71F7E5E0" w:rsidR="007D5BCC" w:rsidRDefault="007D5BCC" w:rsidP="007D5BCC">
      <w:pPr>
        <w:pStyle w:val="JENUINormal"/>
      </w:pPr>
      <w:r>
        <w:t xml:space="preserve">En este </w:t>
      </w:r>
      <w:r w:rsidR="00E358F7">
        <w:t xml:space="preserve">trabajo </w:t>
      </w:r>
      <w:r>
        <w:t>se han utilizado los precios de apertura y cierre del Bitcoin para intentar predecir su precio futuro mediante redes neuronales recurrentes (</w:t>
      </w:r>
      <w:proofErr w:type="spellStart"/>
      <w:r>
        <w:t>RNR</w:t>
      </w:r>
      <w:proofErr w:type="spellEnd"/>
      <w:r>
        <w:t xml:space="preserve">), en concreto, </w:t>
      </w:r>
      <w:r>
        <w:rPr>
          <w:i/>
          <w:iCs/>
        </w:rPr>
        <w:t>Long Short-</w:t>
      </w:r>
      <w:proofErr w:type="spellStart"/>
      <w:r>
        <w:rPr>
          <w:i/>
          <w:iCs/>
        </w:rPr>
        <w:t>Term</w:t>
      </w:r>
      <w:proofErr w:type="spellEnd"/>
      <w:r>
        <w:t xml:space="preserve"> </w:t>
      </w:r>
      <w:proofErr w:type="spellStart"/>
      <w:r>
        <w:t>Memory</w:t>
      </w:r>
      <w:proofErr w:type="spellEnd"/>
      <w:r>
        <w:t xml:space="preserve"> (</w:t>
      </w:r>
      <w:proofErr w:type="spellStart"/>
      <w:r>
        <w:t>LSTM</w:t>
      </w:r>
      <w:proofErr w:type="spellEnd"/>
      <w:r>
        <w:t xml:space="preserve">),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w:t>
      </w:r>
      <w:r w:rsidR="00E358F7">
        <w:t>,</w:t>
      </w:r>
      <w:r>
        <w:t xml:space="preserve"> gracias a su celda de memoria</w:t>
      </w:r>
      <w:r w:rsidR="00E358F7">
        <w:t>,</w:t>
      </w:r>
      <w:r>
        <w:t xml:space="preserve"> permiten almacenar información del pasado para hacer predicciones más precisas. </w:t>
      </w:r>
    </w:p>
    <w:p w14:paraId="5FA4BBAF" w14:textId="6E60F015" w:rsidR="007D5BCC" w:rsidRDefault="007D5BCC" w:rsidP="007D5BCC">
      <w:pPr>
        <w:pStyle w:val="JENUINormal"/>
      </w:pPr>
      <w:r>
        <w:t xml:space="preserve">Se ha construido una red con cuatro capas de entrada constituidas con 50 neuronas cada </w:t>
      </w:r>
      <w:r w:rsidR="00E358F7">
        <w:t xml:space="preserve">una </w:t>
      </w:r>
      <w:r>
        <w:t xml:space="preserve">e intercaladas con capas de </w:t>
      </w:r>
      <w:proofErr w:type="spellStart"/>
      <w:r w:rsidRPr="005155E8">
        <w:rPr>
          <w:i/>
          <w:iCs/>
        </w:rPr>
        <w:t>dropout</w:t>
      </w:r>
      <w:proofErr w:type="spellEnd"/>
      <w:r>
        <w:t xml:space="preserve"> para evitar el sobreajuste. Este tipo de estructura ofrece una elevada </w:t>
      </w:r>
      <w:proofErr w:type="spellStart"/>
      <w:r>
        <w:t>dimensionalidad</w:t>
      </w:r>
      <w:proofErr w:type="spellEnd"/>
      <w:r>
        <w:t xml:space="preserve"> que ayuda a captar relaciones entre precios más complejas. Se ha escogido un </w:t>
      </w:r>
      <w:proofErr w:type="spellStart"/>
      <w:r w:rsidRPr="005155E8">
        <w:rPr>
          <w:i/>
          <w:iCs/>
        </w:rPr>
        <w:t>batch</w:t>
      </w:r>
      <w:proofErr w:type="spellEnd"/>
      <w:r w:rsidRPr="005155E8">
        <w:rPr>
          <w:i/>
          <w:iCs/>
        </w:rPr>
        <w:t xml:space="preserve"> </w:t>
      </w:r>
      <w:proofErr w:type="spellStart"/>
      <w:r w:rsidRPr="005155E8">
        <w:rPr>
          <w:i/>
          <w:iCs/>
        </w:rPr>
        <w:t>size</w:t>
      </w:r>
      <w:proofErr w:type="spellEnd"/>
      <w:r>
        <w:t xml:space="preserve"> de 32 </w:t>
      </w:r>
      <w:r w:rsidR="00D57F58">
        <w:t>para que el proceso converja</w:t>
      </w:r>
      <w:r>
        <w:t xml:space="preserve"> rápidamente </w:t>
      </w:r>
      <w:r w:rsidR="00D57F58">
        <w:t xml:space="preserve">dado </w:t>
      </w:r>
      <w:r>
        <w:t>el coste computacional que supon</w:t>
      </w:r>
      <w:r w:rsidR="00D57F58">
        <w:t>e. Asimismo,</w:t>
      </w:r>
      <w:r>
        <w:t xml:space="preserve"> se ha e</w:t>
      </w:r>
      <w:r w:rsidR="00D57F58">
        <w:t>mplea</w:t>
      </w:r>
      <w:r>
        <w:t xml:space="preserve">do un máximo de 100 </w:t>
      </w:r>
      <w:proofErr w:type="spellStart"/>
      <w:r w:rsidRPr="005155E8">
        <w:rPr>
          <w:i/>
          <w:iCs/>
        </w:rPr>
        <w:t>epochs</w:t>
      </w:r>
      <w:proofErr w:type="spellEnd"/>
      <w:r>
        <w:t xml:space="preserve"> con una paciencia de</w:t>
      </w:r>
      <w:r w:rsidR="00D57F58">
        <w:t>l</w:t>
      </w:r>
      <w:r>
        <w:t xml:space="preserve"> 10</w:t>
      </w:r>
      <w:r w:rsidR="00D57F58">
        <w:t xml:space="preserve"> </w:t>
      </w:r>
      <w:r>
        <w:t>%</w:t>
      </w:r>
      <w:r w:rsidR="00D57F58">
        <w:t xml:space="preserve"> a fin de</w:t>
      </w:r>
      <w:r>
        <w:t xml:space="preserve"> evitar </w:t>
      </w:r>
      <w:r w:rsidR="00D57F58">
        <w:t>un sobreajuste</w:t>
      </w:r>
      <w:r>
        <w:t xml:space="preserve"> </w:t>
      </w:r>
      <w:r w:rsidR="006D6854">
        <w:t>d</w:t>
      </w:r>
      <w:r>
        <w:t xml:space="preserve">el modelo. </w:t>
      </w:r>
    </w:p>
    <w:p w14:paraId="4DC10F4D" w14:textId="50AAB098" w:rsidR="007D5BCC" w:rsidRDefault="007D5BCC" w:rsidP="007D5BCC">
      <w:pPr>
        <w:pStyle w:val="JENUINormal"/>
      </w:pPr>
      <w:r>
        <w:t xml:space="preserve">Por último, se han seleccionado cuatro tamaños de </w:t>
      </w:r>
      <w:proofErr w:type="spellStart"/>
      <w:r w:rsidR="00C56426">
        <w:rPr>
          <w:i/>
          <w:iCs/>
        </w:rPr>
        <w:t>r</w:t>
      </w:r>
      <w:r w:rsidR="00C56426" w:rsidRPr="00C56426">
        <w:rPr>
          <w:i/>
          <w:iCs/>
        </w:rPr>
        <w:t>olling</w:t>
      </w:r>
      <w:proofErr w:type="spellEnd"/>
      <w:r w:rsidR="00C56426" w:rsidRPr="00C56426">
        <w:rPr>
          <w:i/>
          <w:iCs/>
        </w:rPr>
        <w:t xml:space="preserve"> </w:t>
      </w:r>
      <w:proofErr w:type="spellStart"/>
      <w:r w:rsidRPr="00C56426">
        <w:rPr>
          <w:i/>
          <w:iCs/>
        </w:rPr>
        <w:t>window</w:t>
      </w:r>
      <w:proofErr w:type="spellEnd"/>
      <w:r w:rsidR="00C56426">
        <w:rPr>
          <w:i/>
          <w:iCs/>
        </w:rPr>
        <w:t xml:space="preserve"> </w:t>
      </w:r>
      <w:r w:rsidR="00C56426">
        <w:rPr>
          <w:iCs/>
        </w:rPr>
        <w:t>–</w:t>
      </w:r>
      <w:r>
        <w:t>30, 60, 90 y 120 días</w:t>
      </w:r>
      <w:r w:rsidR="00C56426">
        <w:t>–</w:t>
      </w:r>
      <w:r>
        <w:t xml:space="preserve"> y se han puntuado los modelos según las medidas de </w:t>
      </w:r>
      <w:proofErr w:type="spellStart"/>
      <w:r>
        <w:t>MAE</w:t>
      </w:r>
      <w:proofErr w:type="spellEnd"/>
      <w:r>
        <w:t xml:space="preserve"> y </w:t>
      </w:r>
      <w:proofErr w:type="spellStart"/>
      <w:r>
        <w:t>RMSE</w:t>
      </w:r>
      <w:proofErr w:type="spellEnd"/>
      <w:r w:rsidR="00C56426">
        <w:t xml:space="preserve">; </w:t>
      </w:r>
      <w:r>
        <w:t xml:space="preserve">modelo que </w:t>
      </w:r>
      <w:r w:rsidR="00C56426">
        <w:t xml:space="preserve">ha obtenido la </w:t>
      </w:r>
      <w:r>
        <w:t>mejor puntuación</w:t>
      </w:r>
      <w:r w:rsidR="00C56426">
        <w:t xml:space="preserve"> </w:t>
      </w:r>
      <w:r>
        <w:t xml:space="preserve">en la fase de validación </w:t>
      </w:r>
      <w:r w:rsidR="00C56426">
        <w:t xml:space="preserve">es </w:t>
      </w:r>
      <w:r>
        <w:t xml:space="preserve">el de 90 días. </w:t>
      </w:r>
      <w:r w:rsidR="0095764F">
        <w:t>Finalmente</w:t>
      </w:r>
      <w:r w:rsidR="00C56426">
        <w:t>,</w:t>
      </w:r>
      <w:r>
        <w:t xml:space="preserve"> se ha utilizado el contraste de </w:t>
      </w:r>
      <w:proofErr w:type="spellStart"/>
      <w:r>
        <w:t>Diebold</w:t>
      </w:r>
      <w:proofErr w:type="spellEnd"/>
      <w:r>
        <w:t>-Mariano</w:t>
      </w:r>
      <w:r w:rsidR="0095764F">
        <w:t>,</w:t>
      </w:r>
      <w:r>
        <w:t xml:space="preserve"> confirmando que este modelo predecía mejor que el resto</w:t>
      </w:r>
      <w:r w:rsidR="0095764F">
        <w:t xml:space="preserve"> al 1 % de significación</w:t>
      </w:r>
      <w:r>
        <w:t>.</w:t>
      </w:r>
    </w:p>
    <w:p w14:paraId="0274D7F1" w14:textId="5FE04B8C" w:rsidR="007D5BCC" w:rsidRDefault="007D5BCC" w:rsidP="007D5BCC">
      <w:pPr>
        <w:pStyle w:val="JENUINormal"/>
      </w:pPr>
      <w:r>
        <w:t>Este análisis abre las puertas a futuras investigaciones a la hora de realizar predicciones sobre el precio de las criptomonedas mediante redes LSTM</w:t>
      </w:r>
      <w:r w:rsidR="0095764F">
        <w:t>,</w:t>
      </w:r>
      <w:r>
        <w:t xml:space="preserve"> ya que se ha demostrado que son aptas para predecir el precio futuro haciendo uso del precio de apertura y cierre pasados. </w:t>
      </w:r>
      <w:r w:rsidR="0095764F">
        <w:t>En trabajos futuros, s</w:t>
      </w:r>
      <w:r>
        <w:t>ería interesante</w:t>
      </w:r>
      <w:r w:rsidR="0095764F">
        <w:t xml:space="preserve"> añadir al modelo </w:t>
      </w:r>
      <w:r>
        <w:t>índices bursátiles u otros indicadores que puedan ayudar a detectar cambios en el precio</w:t>
      </w:r>
      <w:r w:rsidR="0095764F">
        <w:t>,</w:t>
      </w:r>
      <w:r>
        <w:t xml:space="preserve"> mejorando así la capacidad predictiva de la red.</w:t>
      </w:r>
    </w:p>
    <w:p w14:paraId="3BC3F827" w14:textId="77777777" w:rsidR="007D5BCC" w:rsidRDefault="007D5BCC" w:rsidP="007D5BCC">
      <w:pPr>
        <w:pStyle w:val="JENUINormal"/>
      </w:pP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37EF857F" w14:textId="06F99027" w:rsidR="00DE3242" w:rsidRDefault="002B6D50" w:rsidP="00517DF2">
      <w:pPr>
        <w:pStyle w:val="JENUINormal"/>
      </w:pPr>
      <w:r>
        <w:t xml:space="preserve">El autor de este estudio ha utilizado Anaconda para desarrollar la red neuronal, utilizando el paquete de Tensor </w:t>
      </w:r>
      <w:proofErr w:type="spellStart"/>
      <w:r>
        <w:t>Flow</w:t>
      </w:r>
      <w:proofErr w:type="spellEnd"/>
      <w:r>
        <w:t xml:space="preserve">.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6CBB1A27" w14:textId="46C5ECCE" w:rsidR="002B6D50" w:rsidRDefault="002B6D50" w:rsidP="00DE3242">
      <w:pPr>
        <w:pStyle w:val="JENUINormal"/>
      </w:pPr>
      <w:r>
        <w:lastRenderedPageBreak/>
        <w:t xml:space="preserve">Anaconda instala por defecto la más reciente entre otras librerías que </w:t>
      </w:r>
      <w:r w:rsidR="00DE3242">
        <w:t xml:space="preserve">generan conflictos y la solución más sencilla es crear un entorno de desarrollo exclusivamente para Tensor </w:t>
      </w:r>
      <w:proofErr w:type="spellStart"/>
      <w:r w:rsidR="00DE3242">
        <w:t>Flow</w:t>
      </w:r>
      <w:proofErr w:type="spellEnd"/>
      <w:r w:rsidR="00A7656D">
        <w:t xml:space="preserve"> 2.3</w:t>
      </w:r>
      <w:r w:rsidR="00DE3242">
        <w:t xml:space="preserve"> en el cual ú</w:t>
      </w:r>
      <w:bookmarkStart w:id="374" w:name="_GoBack"/>
      <w:r w:rsidR="00DE3242">
        <w:t>n</w:t>
      </w:r>
      <w:bookmarkEnd w:id="374"/>
      <w:r w:rsidR="00DE3242">
        <w:t xml:space="preserve">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w:t>
      </w:r>
      <w:commentRangeStart w:id="375"/>
      <w:r w:rsidR="00DE3242">
        <w:t>anteriores</w:t>
      </w:r>
      <w:commentRangeEnd w:id="375"/>
      <w:r w:rsidR="00172CF3">
        <w:rPr>
          <w:rStyle w:val="Refdecomentario"/>
        </w:rPr>
        <w:commentReference w:id="375"/>
      </w:r>
      <w:r w:rsidR="00DE3242">
        <w:t>.</w:t>
      </w:r>
    </w:p>
    <w:p w14:paraId="03855BC3" w14:textId="77777777" w:rsidR="002B6D50" w:rsidDel="00172CF3" w:rsidRDefault="002B6D50">
      <w:pPr>
        <w:pStyle w:val="JENUINormal"/>
        <w:rPr>
          <w:del w:id="376" w:author="Victor" w:date="2022-08-16T15:32:00Z"/>
        </w:rPr>
      </w:pPr>
    </w:p>
    <w:p w14:paraId="413422D6" w14:textId="77777777" w:rsidR="00D81417" w:rsidRPr="00E24E85" w:rsidRDefault="00D81417" w:rsidP="00517DF2">
      <w:pPr>
        <w:pStyle w:val="JENUINormal"/>
        <w:ind w:firstLine="0"/>
      </w:pPr>
    </w:p>
    <w:p w14:paraId="3DD3AD60" w14:textId="51DDEDB5" w:rsidR="00130685" w:rsidRDefault="00CB11AD" w:rsidP="00172CF3">
      <w:pPr>
        <w:pStyle w:val="JENUITtulo1"/>
        <w:numPr>
          <w:ilvl w:val="0"/>
          <w:numId w:val="0"/>
        </w:numPr>
        <w:ind w:left="360" w:hanging="360"/>
        <w:pPrChange w:id="377" w:author="Victor" w:date="2022-08-16T15:33:00Z">
          <w:pPr>
            <w:pStyle w:val="JENUITtulo1"/>
          </w:pPr>
        </w:pPrChange>
      </w:pPr>
      <w:del w:id="378" w:author="Victor" w:date="2022-08-16T15:32:00Z">
        <w:r w:rsidRPr="00E24E85" w:rsidDel="00172CF3">
          <w:delText>Bibliografía</w:delText>
        </w:r>
      </w:del>
      <w:bookmarkEnd w:id="0"/>
      <w:ins w:id="379" w:author="Victor" w:date="2022-08-16T15:32:00Z">
        <w:r w:rsidR="00172CF3">
          <w:t>Referencias</w:t>
        </w:r>
      </w:ins>
    </w:p>
    <w:p w14:paraId="257B6E82" w14:textId="77777777" w:rsidR="00CB11AD" w:rsidRPr="00CB11AD" w:rsidRDefault="00D70044" w:rsidP="00CB11AD">
      <w:pPr>
        <w:pStyle w:val="Bibliografa"/>
        <w:rPr>
          <w:sz w:val="20"/>
        </w:rPr>
      </w:pPr>
      <w:r>
        <w:fldChar w:fldCharType="begin"/>
      </w:r>
      <w:r w:rsidR="00CB11AD">
        <w:instrText xml:space="preserve"> ADDIN ZOTERO_BIBL {"uncited":[],"omitted":[],"custom":[]} CSL_BIBLIOGRAPHY </w:instrText>
      </w:r>
      <w:r>
        <w:fldChar w:fldCharType="separate"/>
      </w:r>
      <w:r w:rsidR="00CB11AD" w:rsidRPr="00CB11AD">
        <w:rPr>
          <w:sz w:val="20"/>
        </w:rPr>
        <w:t>[1]</w:t>
      </w:r>
      <w:r w:rsidR="00CB11AD" w:rsidRPr="00CB11AD">
        <w:rPr>
          <w:sz w:val="20"/>
        </w:rPr>
        <w:tab/>
        <w:t>D. Yaga, P. Mell, N. Roby, y K. Scarfone, «Blockchain Technology Overview», 2019, doi: 10.48550/ARXIV.1906.11078.</w:t>
      </w:r>
    </w:p>
    <w:p w14:paraId="0B4B295A" w14:textId="77777777" w:rsidR="00CB11AD" w:rsidRPr="00CB11AD" w:rsidRDefault="00CB11AD" w:rsidP="00CB11AD">
      <w:pPr>
        <w:pStyle w:val="Bibliografa"/>
        <w:rPr>
          <w:sz w:val="20"/>
        </w:rPr>
      </w:pPr>
      <w:r w:rsidRPr="00CB11AD">
        <w:rPr>
          <w:sz w:val="20"/>
        </w:rPr>
        <w:t>[2]</w:t>
      </w:r>
      <w:r w:rsidRPr="00CB11AD">
        <w:rPr>
          <w:sz w:val="20"/>
        </w:rPr>
        <w:tab/>
        <w:t xml:space="preserve">K. K. Lai, L. Yu, y S. Wang, «A Neural Network and Web-Based Decision Support System for Forex Forecasting and Trading», en </w:t>
      </w:r>
      <w:r w:rsidRPr="00CB11AD">
        <w:rPr>
          <w:i/>
          <w:iCs/>
          <w:sz w:val="20"/>
        </w:rPr>
        <w:t>Data Mining and Knowledge Management</w:t>
      </w:r>
      <w:r w:rsidRPr="00CB11AD">
        <w:rPr>
          <w:sz w:val="20"/>
        </w:rPr>
        <w:t>, vol. 3327, Y. Shi, W. Xu, y Z. Chen, Eds. Berlin, Heidelberg: Springer Berlin Heidelberg, 2005, pp. 243-253. doi: 10.1007/978-3-540-30537-8_27.</w:t>
      </w:r>
    </w:p>
    <w:p w14:paraId="5D7E170B" w14:textId="77777777" w:rsidR="00CB11AD" w:rsidRPr="00CB11AD" w:rsidRDefault="00CB11AD" w:rsidP="00CB11AD">
      <w:pPr>
        <w:pStyle w:val="Bibliografa"/>
        <w:rPr>
          <w:sz w:val="20"/>
        </w:rPr>
      </w:pPr>
      <w:r w:rsidRPr="00CB11AD">
        <w:rPr>
          <w:sz w:val="20"/>
        </w:rPr>
        <w:t>[3]</w:t>
      </w:r>
      <w:r w:rsidRPr="00CB11AD">
        <w:rPr>
          <w:sz w:val="20"/>
        </w:rPr>
        <w:tab/>
        <w:t xml:space="preserve">J. Yao y C. L. Tan, «A case study on using neural networks to perform technical forecasting of forex», </w:t>
      </w:r>
      <w:r w:rsidRPr="00CB11AD">
        <w:rPr>
          <w:i/>
          <w:iCs/>
          <w:sz w:val="20"/>
        </w:rPr>
        <w:t>Neurocomputing</w:t>
      </w:r>
      <w:r w:rsidRPr="00CB11AD">
        <w:rPr>
          <w:sz w:val="20"/>
        </w:rPr>
        <w:t>, vol. 34, n.</w:t>
      </w:r>
      <w:r w:rsidRPr="00CB11AD">
        <w:rPr>
          <w:sz w:val="20"/>
          <w:vertAlign w:val="superscript"/>
        </w:rPr>
        <w:t>o</w:t>
      </w:r>
      <w:r w:rsidRPr="00CB11AD">
        <w:rPr>
          <w:sz w:val="20"/>
        </w:rPr>
        <w:t xml:space="preserve"> 1-4, pp. 79-98, sep. 2000, doi: 10.1016/S0925-2312(00)00300-3.</w:t>
      </w:r>
    </w:p>
    <w:p w14:paraId="4946E76C" w14:textId="77777777" w:rsidR="00CB11AD" w:rsidRPr="00CB11AD" w:rsidRDefault="00CB11AD" w:rsidP="00CB11AD">
      <w:pPr>
        <w:pStyle w:val="Bibliografa"/>
        <w:rPr>
          <w:sz w:val="20"/>
        </w:rPr>
      </w:pPr>
      <w:r w:rsidRPr="00CB11AD">
        <w:rPr>
          <w:sz w:val="20"/>
        </w:rPr>
        <w:t>[4]</w:t>
      </w:r>
      <w:r w:rsidRPr="00CB11AD">
        <w:rPr>
          <w:sz w:val="20"/>
        </w:rPr>
        <w:tab/>
        <w:t xml:space="preserve">L. Ni, Y. Li, X. Wang, J. Zhang, J. Yu, y C. Qi, «Forecasting of Forex Time Series Data Based on Deep Learning», </w:t>
      </w:r>
      <w:r w:rsidRPr="00CB11AD">
        <w:rPr>
          <w:i/>
          <w:iCs/>
          <w:sz w:val="20"/>
        </w:rPr>
        <w:t>Procedia Comput. Sci.</w:t>
      </w:r>
      <w:r w:rsidRPr="00CB11AD">
        <w:rPr>
          <w:sz w:val="20"/>
        </w:rPr>
        <w:t>, vol. 147, pp. 647-652, 2019, doi: 10.1016/j.procs.2019.01.189.</w:t>
      </w:r>
    </w:p>
    <w:p w14:paraId="4028FFB0" w14:textId="77777777" w:rsidR="00CB11AD" w:rsidRPr="00CB11AD" w:rsidRDefault="00CB11AD" w:rsidP="00CB11AD">
      <w:pPr>
        <w:pStyle w:val="Bibliografa"/>
        <w:rPr>
          <w:sz w:val="20"/>
        </w:rPr>
      </w:pPr>
      <w:r w:rsidRPr="00CB11AD">
        <w:rPr>
          <w:sz w:val="20"/>
        </w:rPr>
        <w:t>[5]</w:t>
      </w:r>
      <w:r w:rsidRPr="00CB11AD">
        <w:rPr>
          <w:sz w:val="20"/>
        </w:rPr>
        <w:tab/>
        <w:t xml:space="preserve">K. Kamijo y T. Tanigawa, «Stock price pattern recognition-a recurrent neural network approach», en </w:t>
      </w:r>
      <w:r w:rsidRPr="00CB11AD">
        <w:rPr>
          <w:i/>
          <w:iCs/>
          <w:sz w:val="20"/>
        </w:rPr>
        <w:t>1990 IJCNN international joint conference on neural networks</w:t>
      </w:r>
      <w:r w:rsidRPr="00CB11AD">
        <w:rPr>
          <w:sz w:val="20"/>
        </w:rPr>
        <w:t>, 1990, pp. 215-221.</w:t>
      </w:r>
    </w:p>
    <w:p w14:paraId="7FE5DA86" w14:textId="77777777" w:rsidR="00CB11AD" w:rsidRPr="00CB11AD" w:rsidRDefault="00CB11AD" w:rsidP="00CB11AD">
      <w:pPr>
        <w:pStyle w:val="Bibliografa"/>
        <w:rPr>
          <w:sz w:val="20"/>
        </w:rPr>
      </w:pPr>
      <w:r w:rsidRPr="00CB11AD">
        <w:rPr>
          <w:sz w:val="20"/>
        </w:rPr>
        <w:t>[6]</w:t>
      </w:r>
      <w:r w:rsidRPr="00CB11AD">
        <w:rPr>
          <w:sz w:val="20"/>
        </w:rPr>
        <w:tab/>
        <w:t xml:space="preserve">J.-Z. Wang, J.-J. Wang, Z.-G. Zhang, y S.-P. Guo, «Forecasting stock indices with back propagation neural network», </w:t>
      </w:r>
      <w:r w:rsidRPr="00CB11AD">
        <w:rPr>
          <w:i/>
          <w:iCs/>
          <w:sz w:val="20"/>
        </w:rPr>
        <w:t>Expert Syst. Appl.</w:t>
      </w:r>
      <w:r w:rsidRPr="00CB11AD">
        <w:rPr>
          <w:sz w:val="20"/>
        </w:rPr>
        <w:t>, vol. 38, n.</w:t>
      </w:r>
      <w:r w:rsidRPr="00CB11AD">
        <w:rPr>
          <w:sz w:val="20"/>
          <w:vertAlign w:val="superscript"/>
        </w:rPr>
        <w:t>o</w:t>
      </w:r>
      <w:r w:rsidRPr="00CB11AD">
        <w:rPr>
          <w:sz w:val="20"/>
        </w:rPr>
        <w:t xml:space="preserve"> 11, pp. 14346-14355, oct. 2011, doi: 10.1016/j.eswa.2011.04.222.</w:t>
      </w:r>
    </w:p>
    <w:p w14:paraId="2FFD53D9" w14:textId="77777777" w:rsidR="00CB11AD" w:rsidRPr="00CB11AD" w:rsidRDefault="00CB11AD" w:rsidP="00CB11AD">
      <w:pPr>
        <w:pStyle w:val="Bibliografa"/>
        <w:rPr>
          <w:sz w:val="20"/>
        </w:rPr>
      </w:pPr>
      <w:r w:rsidRPr="00CB11AD">
        <w:rPr>
          <w:sz w:val="20"/>
        </w:rPr>
        <w:t>[7]</w:t>
      </w:r>
      <w:r w:rsidRPr="00CB11AD">
        <w:rPr>
          <w:sz w:val="20"/>
        </w:rPr>
        <w:tab/>
        <w:t xml:space="preserve">D. Olson y C. Mossman, «Neural network forecasts of Canadian stock returns using accounting ratios», </w:t>
      </w:r>
      <w:r w:rsidRPr="00CB11AD">
        <w:rPr>
          <w:i/>
          <w:iCs/>
          <w:sz w:val="20"/>
        </w:rPr>
        <w:t>Int. J. Forecast.</w:t>
      </w:r>
      <w:r w:rsidRPr="00CB11AD">
        <w:rPr>
          <w:sz w:val="20"/>
        </w:rPr>
        <w:t>, vol. 19, n.</w:t>
      </w:r>
      <w:r w:rsidRPr="00CB11AD">
        <w:rPr>
          <w:sz w:val="20"/>
          <w:vertAlign w:val="superscript"/>
        </w:rPr>
        <w:t>o</w:t>
      </w:r>
      <w:r w:rsidRPr="00CB11AD">
        <w:rPr>
          <w:sz w:val="20"/>
        </w:rPr>
        <w:t xml:space="preserve"> 3, pp. 453-465, jul. 2003, doi: 10.1016/S0169-2070(02)00058-4.</w:t>
      </w:r>
    </w:p>
    <w:p w14:paraId="24866767" w14:textId="77777777" w:rsidR="00CB11AD" w:rsidRPr="00CB11AD" w:rsidRDefault="00CB11AD" w:rsidP="00CB11AD">
      <w:pPr>
        <w:pStyle w:val="Bibliografa"/>
        <w:rPr>
          <w:sz w:val="20"/>
        </w:rPr>
      </w:pPr>
      <w:r w:rsidRPr="00CB11AD">
        <w:rPr>
          <w:sz w:val="20"/>
        </w:rPr>
        <w:t>[8]</w:t>
      </w:r>
      <w:r w:rsidRPr="00CB11AD">
        <w:rPr>
          <w:sz w:val="20"/>
        </w:rPr>
        <w:tab/>
        <w:t xml:space="preserve">J. Qiu, B. Wang, y C. Zhou, «Forecasting stock prices with long-short term memory neural network based on attention mechanism», </w:t>
      </w:r>
      <w:r w:rsidRPr="00CB11AD">
        <w:rPr>
          <w:i/>
          <w:iCs/>
          <w:sz w:val="20"/>
        </w:rPr>
        <w:t>PLOS ONE</w:t>
      </w:r>
      <w:r w:rsidRPr="00CB11AD">
        <w:rPr>
          <w:sz w:val="20"/>
        </w:rPr>
        <w:t>, vol. 15, n.</w:t>
      </w:r>
      <w:r w:rsidRPr="00CB11AD">
        <w:rPr>
          <w:sz w:val="20"/>
          <w:vertAlign w:val="superscript"/>
        </w:rPr>
        <w:t>o</w:t>
      </w:r>
      <w:r w:rsidRPr="00CB11AD">
        <w:rPr>
          <w:sz w:val="20"/>
        </w:rPr>
        <w:t xml:space="preserve"> 1, p. e0227222, ene. 2020, doi: 10.1371/journal.pone.0227222.</w:t>
      </w:r>
    </w:p>
    <w:p w14:paraId="53399D67" w14:textId="77777777" w:rsidR="00CB11AD" w:rsidRPr="00CB11AD" w:rsidRDefault="00CB11AD" w:rsidP="00CB11AD">
      <w:pPr>
        <w:pStyle w:val="Bibliografa"/>
        <w:rPr>
          <w:sz w:val="20"/>
        </w:rPr>
      </w:pPr>
      <w:r w:rsidRPr="00CB11AD">
        <w:rPr>
          <w:sz w:val="20"/>
        </w:rPr>
        <w:t>[9]</w:t>
      </w:r>
      <w:r w:rsidRPr="00CB11AD">
        <w:rPr>
          <w:sz w:val="20"/>
        </w:rPr>
        <w:tab/>
        <w:t xml:space="preserve">S. Hochreiter y J. Schmidhuber, «Long Short-Term Memory», </w:t>
      </w:r>
      <w:r w:rsidRPr="00CB11AD">
        <w:rPr>
          <w:i/>
          <w:iCs/>
          <w:sz w:val="20"/>
        </w:rPr>
        <w:t>Neural Comput.</w:t>
      </w:r>
      <w:r w:rsidRPr="00CB11AD">
        <w:rPr>
          <w:sz w:val="20"/>
        </w:rPr>
        <w:t>, vol. 9, n.</w:t>
      </w:r>
      <w:r w:rsidRPr="00CB11AD">
        <w:rPr>
          <w:sz w:val="20"/>
          <w:vertAlign w:val="superscript"/>
        </w:rPr>
        <w:t>o</w:t>
      </w:r>
      <w:r w:rsidRPr="00CB11AD">
        <w:rPr>
          <w:sz w:val="20"/>
        </w:rPr>
        <w:t xml:space="preserve"> 8, pp. 1735-1780, nov. 1997, doi: 10.1162/neco.1997.9.8.1735.</w:t>
      </w:r>
    </w:p>
    <w:p w14:paraId="64586117" w14:textId="77777777" w:rsidR="00CB11AD" w:rsidRPr="00CB11AD" w:rsidRDefault="00CB11AD" w:rsidP="00CB11AD">
      <w:pPr>
        <w:pStyle w:val="Bibliografa"/>
        <w:rPr>
          <w:sz w:val="20"/>
        </w:rPr>
      </w:pPr>
      <w:r w:rsidRPr="00CB11AD">
        <w:rPr>
          <w:sz w:val="20"/>
        </w:rPr>
        <w:t>[10]</w:t>
      </w:r>
      <w:r w:rsidRPr="00CB11AD">
        <w:rPr>
          <w:sz w:val="20"/>
        </w:rPr>
        <w:tab/>
        <w:t xml:space="preserve">H. Sak, A. Senior, y F. Beaufays, «Long Short-Term Memory Based Recurrent Neural Network Architectures for Large Vocabulary </w:t>
      </w:r>
      <w:r w:rsidRPr="00CB11AD">
        <w:rPr>
          <w:sz w:val="20"/>
        </w:rPr>
        <w:t>Speech Recognition», 2014, doi: 10.48550/ARXIV.1402.1128.</w:t>
      </w:r>
    </w:p>
    <w:p w14:paraId="2D91A60B" w14:textId="77777777" w:rsidR="00CB11AD" w:rsidRPr="00CB11AD" w:rsidRDefault="00CB11AD" w:rsidP="00CB11AD">
      <w:pPr>
        <w:pStyle w:val="Bibliografa"/>
        <w:rPr>
          <w:sz w:val="20"/>
        </w:rPr>
      </w:pPr>
      <w:r w:rsidRPr="00CB11AD">
        <w:rPr>
          <w:sz w:val="20"/>
        </w:rPr>
        <w:t>[11]</w:t>
      </w:r>
      <w:r w:rsidRPr="00CB11AD">
        <w:rPr>
          <w:sz w:val="20"/>
        </w:rPr>
        <w:tab/>
        <w:t>J. Cheng, L. Dong, y M. Lapata, «Long Short-Term Memory-Networks for Machine Reading», 2016, doi: 10.48550/ARXIV.1601.06733.</w:t>
      </w:r>
    </w:p>
    <w:p w14:paraId="479BC30C" w14:textId="77777777" w:rsidR="00CB11AD" w:rsidRPr="00CB11AD" w:rsidRDefault="00CB11AD" w:rsidP="00CB11AD">
      <w:pPr>
        <w:pStyle w:val="Bibliografa"/>
        <w:rPr>
          <w:sz w:val="20"/>
        </w:rPr>
      </w:pPr>
      <w:r w:rsidRPr="00CB11AD">
        <w:rPr>
          <w:sz w:val="20"/>
        </w:rPr>
        <w:t>[12]</w:t>
      </w:r>
      <w:r w:rsidRPr="00CB11AD">
        <w:rPr>
          <w:sz w:val="20"/>
        </w:rPr>
        <w:tab/>
        <w:t>X. Li y X. Wu, «Modeling speaker variability using long short-term memory networks for speech recognition», 2015.</w:t>
      </w:r>
    </w:p>
    <w:p w14:paraId="3D966F0A" w14:textId="77777777" w:rsidR="00CB11AD" w:rsidRPr="00CB11AD" w:rsidRDefault="00CB11AD" w:rsidP="00CB11AD">
      <w:pPr>
        <w:pStyle w:val="Bibliografa"/>
        <w:rPr>
          <w:sz w:val="20"/>
        </w:rPr>
      </w:pPr>
      <w:r w:rsidRPr="00CB11AD">
        <w:rPr>
          <w:sz w:val="20"/>
        </w:rPr>
        <w:t>[13]</w:t>
      </w:r>
      <w:r w:rsidRPr="00CB11AD">
        <w:rPr>
          <w:sz w:val="20"/>
        </w:rPr>
        <w:tab/>
        <w:t xml:space="preserve">IBM Cloud Education, «Recurrent Neural Networks», </w:t>
      </w:r>
      <w:r w:rsidRPr="00CB11AD">
        <w:rPr>
          <w:i/>
          <w:iCs/>
          <w:sz w:val="20"/>
        </w:rPr>
        <w:t>IBM</w:t>
      </w:r>
      <w:r w:rsidRPr="00CB11AD">
        <w:rPr>
          <w:sz w:val="20"/>
        </w:rPr>
        <w:t>, 14 de septiembre de 2020. https://www.ibm.com/cloud/learn/recurrent-neural-networks (accedido 19 de mayo de 2022).</w:t>
      </w:r>
    </w:p>
    <w:p w14:paraId="4F2E97A4" w14:textId="77777777" w:rsidR="00CB11AD" w:rsidRPr="00CB11AD" w:rsidRDefault="00CB11AD" w:rsidP="00CB11AD">
      <w:pPr>
        <w:pStyle w:val="Bibliografa"/>
        <w:rPr>
          <w:sz w:val="20"/>
        </w:rPr>
      </w:pPr>
      <w:r w:rsidRPr="00CB11AD">
        <w:rPr>
          <w:sz w:val="20"/>
        </w:rPr>
        <w:t>[14]</w:t>
      </w:r>
      <w:r w:rsidRPr="00CB11AD">
        <w:rPr>
          <w:sz w:val="20"/>
        </w:rPr>
        <w:tab/>
        <w:t xml:space="preserve">S. Hochreiter, «The vanishing gradient problem during learning recurrent neural nets and problem solutions», </w:t>
      </w:r>
      <w:r w:rsidRPr="00CB11AD">
        <w:rPr>
          <w:i/>
          <w:iCs/>
          <w:sz w:val="20"/>
        </w:rPr>
        <w:t>Int. J. Uncertain. Fuzziness Knowl.-Based Syst.</w:t>
      </w:r>
      <w:r w:rsidRPr="00CB11AD">
        <w:rPr>
          <w:sz w:val="20"/>
        </w:rPr>
        <w:t>, vol. 6, n.</w:t>
      </w:r>
      <w:r w:rsidRPr="00CB11AD">
        <w:rPr>
          <w:sz w:val="20"/>
          <w:vertAlign w:val="superscript"/>
        </w:rPr>
        <w:t>o</w:t>
      </w:r>
      <w:r w:rsidRPr="00CB11AD">
        <w:rPr>
          <w:sz w:val="20"/>
        </w:rPr>
        <w:t xml:space="preserve"> 02, pp. 107-116, 1998.</w:t>
      </w:r>
    </w:p>
    <w:p w14:paraId="497C5395" w14:textId="77777777" w:rsidR="00CB11AD" w:rsidRPr="00CB11AD" w:rsidRDefault="00CB11AD" w:rsidP="00CB11AD">
      <w:pPr>
        <w:pStyle w:val="Bibliografa"/>
        <w:rPr>
          <w:sz w:val="20"/>
        </w:rPr>
      </w:pPr>
      <w:r w:rsidRPr="00CB11AD">
        <w:rPr>
          <w:sz w:val="20"/>
        </w:rPr>
        <w:t>[15]</w:t>
      </w:r>
      <w:r w:rsidRPr="00CB11AD">
        <w:rPr>
          <w:sz w:val="20"/>
        </w:rPr>
        <w:tab/>
        <w:t xml:space="preserve">«Understanding LSTM Networks», </w:t>
      </w:r>
      <w:r w:rsidRPr="00CB11AD">
        <w:rPr>
          <w:i/>
          <w:iCs/>
          <w:sz w:val="20"/>
        </w:rPr>
        <w:t>Colah.github.io</w:t>
      </w:r>
      <w:r w:rsidRPr="00CB11AD">
        <w:rPr>
          <w:sz w:val="20"/>
        </w:rPr>
        <w:t>, 27 de agosto de 2015. https://colah.github.io/posts/2015-08-Understanding-LSTMs/ (accedido 20 de mayo de 2022).</w:t>
      </w:r>
    </w:p>
    <w:p w14:paraId="419F4F46" w14:textId="77777777" w:rsidR="00CB11AD" w:rsidRPr="00CB11AD" w:rsidRDefault="00CB11AD" w:rsidP="00CB11AD">
      <w:pPr>
        <w:pStyle w:val="Bibliografa"/>
        <w:rPr>
          <w:sz w:val="20"/>
        </w:rPr>
      </w:pPr>
      <w:r w:rsidRPr="00CB11AD">
        <w:rPr>
          <w:sz w:val="20"/>
        </w:rPr>
        <w:t>[16]</w:t>
      </w:r>
      <w:r w:rsidRPr="00CB11AD">
        <w:rPr>
          <w:sz w:val="20"/>
        </w:rPr>
        <w:tab/>
        <w:t>R. Pascanu, T. Mikolov, y Y. Bengio, «On the diﬃculty of training recurrent neural networks», p. 9.</w:t>
      </w:r>
    </w:p>
    <w:p w14:paraId="17B10999" w14:textId="77777777" w:rsidR="00CB11AD" w:rsidRPr="00CB11AD" w:rsidRDefault="00CB11AD" w:rsidP="00CB11AD">
      <w:pPr>
        <w:pStyle w:val="Bibliografa"/>
        <w:rPr>
          <w:sz w:val="20"/>
        </w:rPr>
      </w:pPr>
      <w:r w:rsidRPr="00CB11AD">
        <w:rPr>
          <w:sz w:val="20"/>
        </w:rPr>
        <w:t>[17]</w:t>
      </w:r>
      <w:r w:rsidRPr="00CB11AD">
        <w:rPr>
          <w:sz w:val="20"/>
        </w:rPr>
        <w:tab/>
        <w:t xml:space="preserve">J. Brownlee, «Difference Between a Batch and an Epoch in a Neural Network», </w:t>
      </w:r>
      <w:r w:rsidRPr="00CB11AD">
        <w:rPr>
          <w:i/>
          <w:iCs/>
          <w:sz w:val="20"/>
        </w:rPr>
        <w:t>Machine Learning Mastery</w:t>
      </w:r>
      <w:r w:rsidRPr="00CB11AD">
        <w:rPr>
          <w:sz w:val="20"/>
        </w:rPr>
        <w:t>, 20 de julio de 2018. https://machinelearningmastery.com/difference-between-a-batch-and-an-epoch/ (accedido 22 de mayo de 2022).</w:t>
      </w:r>
    </w:p>
    <w:p w14:paraId="7DC9EBE6" w14:textId="77777777" w:rsidR="00CB11AD" w:rsidRPr="00CB11AD" w:rsidRDefault="00CB11AD" w:rsidP="00CB11AD">
      <w:pPr>
        <w:pStyle w:val="Bibliografa"/>
        <w:rPr>
          <w:sz w:val="20"/>
        </w:rPr>
      </w:pPr>
      <w:r w:rsidRPr="00CB11AD">
        <w:rPr>
          <w:sz w:val="20"/>
        </w:rPr>
        <w:t>[18]</w:t>
      </w:r>
      <w:r w:rsidRPr="00CB11AD">
        <w:rPr>
          <w:sz w:val="20"/>
        </w:rPr>
        <w:tab/>
        <w:t xml:space="preserve">J. Brownlee, «A Gentle Introduction to Mini-Batch Gradient Descent and How to Configure Batch Size», </w:t>
      </w:r>
      <w:r w:rsidRPr="00CB11AD">
        <w:rPr>
          <w:i/>
          <w:iCs/>
          <w:sz w:val="20"/>
        </w:rPr>
        <w:t>Machine Learning Mastery</w:t>
      </w:r>
      <w:r w:rsidRPr="00CB11AD">
        <w:rPr>
          <w:sz w:val="20"/>
        </w:rPr>
        <w:t>, julio de 2021. https://machinelearningmastery.com/gentle-introduction-mini-batch-gradient-descent-configure-batch-size/ (accedido 22 de mayo de 2022).</w:t>
      </w:r>
    </w:p>
    <w:p w14:paraId="466BD509" w14:textId="77777777" w:rsidR="00CB11AD" w:rsidRPr="00CB11AD" w:rsidRDefault="00CB11AD" w:rsidP="00CB11AD">
      <w:pPr>
        <w:pStyle w:val="Bibliografa"/>
        <w:rPr>
          <w:sz w:val="20"/>
        </w:rPr>
      </w:pPr>
      <w:r w:rsidRPr="00CB11AD">
        <w:rPr>
          <w:sz w:val="20"/>
        </w:rPr>
        <w:t>[19]</w:t>
      </w:r>
      <w:r w:rsidRPr="00CB11AD">
        <w:rPr>
          <w:sz w:val="20"/>
        </w:rPr>
        <w:tab/>
        <w:t xml:space="preserve">MathWorks, «Rolling-Window Analysis of Time-Series Models», </w:t>
      </w:r>
      <w:r w:rsidRPr="00CB11AD">
        <w:rPr>
          <w:i/>
          <w:iCs/>
          <w:sz w:val="20"/>
        </w:rPr>
        <w:t>MathWorks</w:t>
      </w:r>
      <w:r w:rsidRPr="00CB11AD">
        <w:rPr>
          <w:sz w:val="20"/>
        </w:rPr>
        <w:t>, 2022. https://www.mathworks.com/help/econ/rolling-window-estimation-of-state-space-models.html (accedido 3 de julio de 2022).</w:t>
      </w:r>
    </w:p>
    <w:p w14:paraId="31D88520" w14:textId="77777777" w:rsidR="00CB11AD" w:rsidRPr="00CB11AD" w:rsidRDefault="00CB11AD" w:rsidP="00CB11AD">
      <w:pPr>
        <w:pStyle w:val="Bibliografa"/>
        <w:rPr>
          <w:sz w:val="20"/>
        </w:rPr>
      </w:pPr>
      <w:r w:rsidRPr="00CB11AD">
        <w:rPr>
          <w:sz w:val="20"/>
        </w:rPr>
        <w:t>[20]</w:t>
      </w:r>
      <w:r w:rsidRPr="00CB11AD">
        <w:rPr>
          <w:sz w:val="20"/>
        </w:rPr>
        <w:tab/>
        <w:t xml:space="preserve">F. X. Diebold y R. S. Mariano, «Comparing predictive accuracy», </w:t>
      </w:r>
      <w:r w:rsidRPr="00CB11AD">
        <w:rPr>
          <w:i/>
          <w:iCs/>
          <w:sz w:val="20"/>
        </w:rPr>
        <w:t>J. Bus. Econ. Stat.</w:t>
      </w:r>
      <w:r w:rsidRPr="00CB11AD">
        <w:rPr>
          <w:sz w:val="20"/>
        </w:rPr>
        <w:t>, vol. 20, n.</w:t>
      </w:r>
      <w:r w:rsidRPr="00CB11AD">
        <w:rPr>
          <w:sz w:val="20"/>
          <w:vertAlign w:val="superscript"/>
        </w:rPr>
        <w:t>o</w:t>
      </w:r>
      <w:r w:rsidRPr="00CB11AD">
        <w:rPr>
          <w:sz w:val="20"/>
        </w:rPr>
        <w:t xml:space="preserve"> 1, pp. 134-144, 2002.</w:t>
      </w:r>
    </w:p>
    <w:p w14:paraId="0BB914F9" w14:textId="441AC8BA"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Victor" w:date="2022-08-16T14:36:00Z" w:initials="VET">
    <w:p w14:paraId="3F1FF692" w14:textId="5ADE9446" w:rsidR="00415EE0" w:rsidRDefault="00415EE0">
      <w:pPr>
        <w:pStyle w:val="Textocomentario"/>
      </w:pPr>
      <w:r>
        <w:rPr>
          <w:rStyle w:val="Refdecomentario"/>
        </w:rPr>
        <w:annotationRef/>
      </w:r>
      <w:r>
        <w:t xml:space="preserve">Solo has predicho el precio del Bitcoin, por lo que me parece más acertado escribir que tus resultados demuestran que la </w:t>
      </w:r>
      <w:proofErr w:type="spellStart"/>
      <w:r>
        <w:t>RNR</w:t>
      </w:r>
      <w:proofErr w:type="spellEnd"/>
      <w:r>
        <w:t xml:space="preserve"> ayuda a predecir el Bitcoin, pero no necesariamente todas las criptomonedas.</w:t>
      </w:r>
    </w:p>
  </w:comment>
  <w:comment w:id="12" w:author="Victor" w:date="2022-08-16T14:33:00Z" w:initials="VET">
    <w:p w14:paraId="2A47DE65" w14:textId="18C62FDF" w:rsidR="00C05C8C" w:rsidRDefault="00C05C8C">
      <w:pPr>
        <w:pStyle w:val="Textocomentario"/>
      </w:pPr>
      <w:r>
        <w:rPr>
          <w:rStyle w:val="Refdecomentario"/>
        </w:rPr>
        <w:annotationRef/>
      </w:r>
      <w:r>
        <w:t>Evita el uso de la voz pasiva en trabajos técnicos:</w:t>
      </w:r>
    </w:p>
    <w:p w14:paraId="2041E60B" w14:textId="22317517" w:rsidR="00C05C8C" w:rsidRDefault="004829C8">
      <w:pPr>
        <w:pStyle w:val="Textocomentario"/>
      </w:pPr>
      <w:hyperlink r:id="rId1" w:history="1">
        <w:r w:rsidR="00C05C8C" w:rsidRPr="00671910">
          <w:rPr>
            <w:rStyle w:val="Hipervnculo"/>
          </w:rPr>
          <w:t>https://medium.com/@DaphneWatson/technical-writing-active-vs-passive-voice-485dfaa4e498</w:t>
        </w:r>
      </w:hyperlink>
    </w:p>
    <w:p w14:paraId="277D52B0" w14:textId="77777777" w:rsidR="00C05C8C" w:rsidRDefault="00C05C8C">
      <w:pPr>
        <w:pStyle w:val="Textocomentario"/>
      </w:pPr>
    </w:p>
  </w:comment>
  <w:comment w:id="158" w:author="Victor" w:date="2022-08-16T14:44:00Z" w:initials="VET">
    <w:p w14:paraId="578D6291" w14:textId="4432AEB0" w:rsidR="00A4086B" w:rsidRDefault="00A4086B">
      <w:pPr>
        <w:pStyle w:val="Textocomentario"/>
      </w:pPr>
      <w:r>
        <w:rPr>
          <w:rStyle w:val="Refdecomentario"/>
        </w:rPr>
        <w:annotationRef/>
      </w:r>
      <w:r>
        <w:t>La Introducción estaba muy larga, y no se hacen subsecciones en la Introducción. De ahí que te sugiero crear una sección entre la Introducción y la Metodología, para poder terminar la Introducción antes.</w:t>
      </w:r>
    </w:p>
  </w:comment>
  <w:comment w:id="170" w:author="Victor" w:date="2022-08-16T15:12:00Z" w:initials="VET">
    <w:p w14:paraId="27BF17BD" w14:textId="2CD65F22" w:rsidR="000F59CA" w:rsidRDefault="000F59CA">
      <w:pPr>
        <w:pStyle w:val="Textocomentario"/>
      </w:pPr>
      <w:r>
        <w:rPr>
          <w:rStyle w:val="Refdecomentario"/>
        </w:rPr>
        <w:annotationRef/>
      </w:r>
      <w:r>
        <w:t xml:space="preserve">En las instrucciones de edición del </w:t>
      </w:r>
      <w:proofErr w:type="spellStart"/>
      <w:r>
        <w:t>TFM</w:t>
      </w:r>
      <w:proofErr w:type="spellEnd"/>
      <w:r>
        <w:t xml:space="preserve"> del </w:t>
      </w:r>
      <w:proofErr w:type="spellStart"/>
      <w:r>
        <w:t>MADM</w:t>
      </w:r>
      <w:proofErr w:type="spellEnd"/>
      <w:r>
        <w:t>, el título de las figuras va centralizado por debajo de las figuras y con letras redondas, es decir, sin utilizar el itálico.</w:t>
      </w:r>
    </w:p>
  </w:comment>
  <w:comment w:id="296" w:author="Victor" w:date="2022-08-05T10:20:00Z" w:initials="VET">
    <w:p w14:paraId="1F43685E" w14:textId="1B3C980B" w:rsidR="00294410" w:rsidRDefault="00294410">
      <w:pPr>
        <w:pStyle w:val="Textocomentario"/>
      </w:pPr>
      <w:r>
        <w:rPr>
          <w:rStyle w:val="Refdecomentario"/>
        </w:rPr>
        <w:annotationRef/>
      </w:r>
      <w:r>
        <w:t>No has comentado esta figura. Coméntala antes de introducirla en el texto.</w:t>
      </w:r>
    </w:p>
  </w:comment>
  <w:comment w:id="375" w:author="Victor" w:date="2022-08-16T15:33:00Z" w:initials="VET">
    <w:p w14:paraId="43590C07" w14:textId="0BFF0A7D" w:rsidR="00172CF3" w:rsidRDefault="00172CF3">
      <w:pPr>
        <w:pStyle w:val="Textocomentario"/>
      </w:pPr>
      <w:r>
        <w:rPr>
          <w:rStyle w:val="Refdecomentario"/>
        </w:rPr>
        <w:annotationRef/>
      </w:r>
      <w:r>
        <w:t xml:space="preserve">Mira la página 4 de las instrucciones de autores de </w:t>
      </w:r>
      <w:proofErr w:type="spellStart"/>
      <w:r>
        <w:t>TFM</w:t>
      </w:r>
      <w:proofErr w:type="spellEnd"/>
      <w:r>
        <w:t xml:space="preserve"> del </w:t>
      </w:r>
      <w:proofErr w:type="spellStart"/>
      <w:r>
        <w:t>MADM</w:t>
      </w:r>
      <w:proofErr w:type="spellEnd"/>
      <w:r>
        <w:t xml:space="preserve">: </w:t>
      </w:r>
      <w:r w:rsidRPr="00E24E85">
        <w:t xml:space="preserve">Este apartado se titula </w:t>
      </w:r>
      <w:r w:rsidRPr="00E24E85">
        <w:rPr>
          <w:rStyle w:val="JENUITextoEnfatizado"/>
        </w:rPr>
        <w:t>Referencias</w:t>
      </w:r>
      <w:r w:rsidRPr="00E24E85">
        <w:t xml:space="preserve"> y su encabezamiento recibe el tratamiento de apartado (14 puntos en negr</w:t>
      </w:r>
      <w:r w:rsidRPr="00E24E85">
        <w:t>i</w:t>
      </w:r>
      <w:r w:rsidRPr="00E24E85">
        <w:t>ta) pero no va numerad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1FF692" w15:done="0"/>
  <w15:commentEx w15:paraId="277D52B0" w15:done="0"/>
  <w15:commentEx w15:paraId="578D6291" w15:done="0"/>
  <w15:commentEx w15:paraId="27BF17BD" w15:done="0"/>
  <w15:commentEx w15:paraId="1F43685E" w15:done="1"/>
  <w15:commentEx w15:paraId="43590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B473F8" w16cid:durableId="269A5BCC"/>
  <w16cid:commentId w16cid:paraId="292A89F3" w16cid:durableId="269A5BCD"/>
  <w16cid:commentId w16cid:paraId="1F43685E" w16cid:durableId="269A5BC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8FD59" w14:textId="77777777" w:rsidR="004829C8" w:rsidRDefault="004829C8">
      <w:pPr>
        <w:spacing w:line="240" w:lineRule="auto"/>
      </w:pPr>
      <w:r>
        <w:separator/>
      </w:r>
    </w:p>
  </w:endnote>
  <w:endnote w:type="continuationSeparator" w:id="0">
    <w:p w14:paraId="1A2AE218" w14:textId="77777777" w:rsidR="004829C8" w:rsidRDefault="004829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172CF3" w:rsidRPr="00172CF3">
          <w:rPr>
            <w:noProof/>
            <w:sz w:val="20"/>
            <w:szCs w:val="20"/>
            <w:lang w:val="es-ES"/>
          </w:rPr>
          <w:t>9</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CC5E81" w14:textId="77777777" w:rsidR="004829C8" w:rsidRDefault="004829C8">
      <w:pPr>
        <w:spacing w:line="240" w:lineRule="auto"/>
      </w:pPr>
      <w:r>
        <w:separator/>
      </w:r>
    </w:p>
  </w:footnote>
  <w:footnote w:type="continuationSeparator" w:id="0">
    <w:p w14:paraId="31C865C5" w14:textId="77777777" w:rsidR="004829C8" w:rsidRDefault="004829C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2"/>
  </w:num>
  <w:num w:numId="3">
    <w:abstractNumId w:val="13"/>
  </w:num>
  <w:num w:numId="4">
    <w:abstractNumId w:val="14"/>
  </w:num>
  <w:num w:numId="5">
    <w:abstractNumId w:val="15"/>
  </w:num>
  <w:num w:numId="6">
    <w:abstractNumId w:val="16"/>
  </w:num>
  <w:num w:numId="7">
    <w:abstractNumId w:val="17"/>
  </w:num>
  <w:num w:numId="8">
    <w:abstractNumId w:val="18"/>
  </w:num>
  <w:num w:numId="9">
    <w:abstractNumId w:val="19"/>
  </w:num>
  <w:num w:numId="10">
    <w:abstractNumId w:val="33"/>
  </w:num>
  <w:num w:numId="11">
    <w:abstractNumId w:val="9"/>
  </w:num>
  <w:num w:numId="12">
    <w:abstractNumId w:val="4"/>
  </w:num>
  <w:num w:numId="13">
    <w:abstractNumId w:val="3"/>
  </w:num>
  <w:num w:numId="14">
    <w:abstractNumId w:val="2"/>
  </w:num>
  <w:num w:numId="15">
    <w:abstractNumId w:val="1"/>
  </w:num>
  <w:num w:numId="16">
    <w:abstractNumId w:val="10"/>
  </w:num>
  <w:num w:numId="17">
    <w:abstractNumId w:val="8"/>
  </w:num>
  <w:num w:numId="18">
    <w:abstractNumId w:val="7"/>
  </w:num>
  <w:num w:numId="19">
    <w:abstractNumId w:val="6"/>
  </w:num>
  <w:num w:numId="20">
    <w:abstractNumId w:val="5"/>
  </w:num>
  <w:num w:numId="21">
    <w:abstractNumId w:val="25"/>
  </w:num>
  <w:num w:numId="22">
    <w:abstractNumId w:val="23"/>
  </w:num>
  <w:num w:numId="23">
    <w:abstractNumId w:val="32"/>
  </w:num>
  <w:num w:numId="24">
    <w:abstractNumId w:val="21"/>
  </w:num>
  <w:num w:numId="25">
    <w:abstractNumId w:val="29"/>
  </w:num>
  <w:num w:numId="26">
    <w:abstractNumId w:val="20"/>
  </w:num>
  <w:num w:numId="27">
    <w:abstractNumId w:val="26"/>
  </w:num>
  <w:num w:numId="28">
    <w:abstractNumId w:val="30"/>
  </w:num>
  <w:num w:numId="29">
    <w:abstractNumId w:val="34"/>
  </w:num>
  <w:num w:numId="30">
    <w:abstractNumId w:val="28"/>
  </w:num>
  <w:num w:numId="31">
    <w:abstractNumId w:val="0"/>
  </w:num>
  <w:num w:numId="32">
    <w:abstractNumId w:val="24"/>
  </w:num>
  <w:num w:numId="33">
    <w:abstractNumId w:val="27"/>
  </w:num>
  <w:num w:numId="34">
    <w:abstractNumId w:val="31"/>
  </w:num>
  <w:num w:numId="35">
    <w:abstractNumId w:val="26"/>
  </w:num>
  <w:num w:numId="36">
    <w:abstractNumId w:val="26"/>
  </w:num>
  <w:num w:numId="37">
    <w:abstractNumId w:val="26"/>
  </w:num>
  <w:num w:numId="38">
    <w:abstractNumId w:val="26"/>
  </w:num>
  <w:num w:numId="39">
    <w:abstractNumId w:val="26"/>
  </w:num>
  <w:num w:numId="40">
    <w:abstractNumId w:val="26"/>
  </w:num>
  <w:num w:numId="41">
    <w:abstractNumId w:val="26"/>
  </w:num>
  <w:num w:numId="42">
    <w:abstractNumId w:val="26"/>
  </w:num>
  <w:num w:numId="43">
    <w:abstractNumId w:val="26"/>
  </w:num>
  <w:num w:numId="44">
    <w:abstractNumId w:val="26"/>
  </w:num>
  <w:num w:numId="45">
    <w:abstractNumId w:val="26"/>
  </w:num>
  <w:num w:numId="46">
    <w:abstractNumId w:val="26"/>
  </w:num>
  <w:num w:numId="47">
    <w:abstractNumId w:val="22"/>
  </w:num>
  <w:num w:numId="48">
    <w:abstractNumId w:val="26"/>
  </w:num>
  <w:num w:numId="49">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activeWritingStyle w:appName="MSWord" w:lang="es-ES"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3A5A"/>
    <w:rsid w:val="0008676C"/>
    <w:rsid w:val="00090CE8"/>
    <w:rsid w:val="00091036"/>
    <w:rsid w:val="000923F0"/>
    <w:rsid w:val="0009510D"/>
    <w:rsid w:val="000A0720"/>
    <w:rsid w:val="000A38E7"/>
    <w:rsid w:val="000B3F7C"/>
    <w:rsid w:val="000B4EC4"/>
    <w:rsid w:val="000B5A53"/>
    <w:rsid w:val="000B6E2F"/>
    <w:rsid w:val="000C05FE"/>
    <w:rsid w:val="000C388A"/>
    <w:rsid w:val="000C3A30"/>
    <w:rsid w:val="000C3B60"/>
    <w:rsid w:val="000D7D75"/>
    <w:rsid w:val="000E76C0"/>
    <w:rsid w:val="000F0AC8"/>
    <w:rsid w:val="000F1449"/>
    <w:rsid w:val="000F59CA"/>
    <w:rsid w:val="00102C13"/>
    <w:rsid w:val="001039EC"/>
    <w:rsid w:val="00104693"/>
    <w:rsid w:val="00104FE8"/>
    <w:rsid w:val="00105596"/>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2CF3"/>
    <w:rsid w:val="001768FB"/>
    <w:rsid w:val="00181B72"/>
    <w:rsid w:val="0018366A"/>
    <w:rsid w:val="001859F0"/>
    <w:rsid w:val="00190A13"/>
    <w:rsid w:val="00195F10"/>
    <w:rsid w:val="00196153"/>
    <w:rsid w:val="001A383C"/>
    <w:rsid w:val="001B4E84"/>
    <w:rsid w:val="001B5911"/>
    <w:rsid w:val="001B65BA"/>
    <w:rsid w:val="001C1E98"/>
    <w:rsid w:val="001C28F2"/>
    <w:rsid w:val="001C54CC"/>
    <w:rsid w:val="001C5E33"/>
    <w:rsid w:val="001C65D4"/>
    <w:rsid w:val="001D6879"/>
    <w:rsid w:val="001D70DC"/>
    <w:rsid w:val="001E0C19"/>
    <w:rsid w:val="001E2A01"/>
    <w:rsid w:val="001E5DD4"/>
    <w:rsid w:val="001F189E"/>
    <w:rsid w:val="001F1D65"/>
    <w:rsid w:val="001F2AAB"/>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63D53"/>
    <w:rsid w:val="00271690"/>
    <w:rsid w:val="00273905"/>
    <w:rsid w:val="00274CA1"/>
    <w:rsid w:val="0027655D"/>
    <w:rsid w:val="00280804"/>
    <w:rsid w:val="00281EF6"/>
    <w:rsid w:val="002838A7"/>
    <w:rsid w:val="00286223"/>
    <w:rsid w:val="002916D4"/>
    <w:rsid w:val="00294410"/>
    <w:rsid w:val="002945BB"/>
    <w:rsid w:val="002945D0"/>
    <w:rsid w:val="00294A6E"/>
    <w:rsid w:val="002956EA"/>
    <w:rsid w:val="00297020"/>
    <w:rsid w:val="002A1C4B"/>
    <w:rsid w:val="002A71F3"/>
    <w:rsid w:val="002B0D22"/>
    <w:rsid w:val="002B2A30"/>
    <w:rsid w:val="002B6D50"/>
    <w:rsid w:val="002C1768"/>
    <w:rsid w:val="002C2C96"/>
    <w:rsid w:val="002C2FDF"/>
    <w:rsid w:val="002C32BC"/>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4E61"/>
    <w:rsid w:val="003B0C52"/>
    <w:rsid w:val="003B10B8"/>
    <w:rsid w:val="003B55CB"/>
    <w:rsid w:val="003B65AD"/>
    <w:rsid w:val="003B694D"/>
    <w:rsid w:val="003C3C85"/>
    <w:rsid w:val="003C4B3B"/>
    <w:rsid w:val="003C7D3B"/>
    <w:rsid w:val="003D3608"/>
    <w:rsid w:val="003D3B00"/>
    <w:rsid w:val="003E6AD7"/>
    <w:rsid w:val="003F720B"/>
    <w:rsid w:val="00411A37"/>
    <w:rsid w:val="004139EA"/>
    <w:rsid w:val="004145E6"/>
    <w:rsid w:val="00415240"/>
    <w:rsid w:val="00415769"/>
    <w:rsid w:val="00415EE0"/>
    <w:rsid w:val="00425B30"/>
    <w:rsid w:val="00426B1A"/>
    <w:rsid w:val="004275BE"/>
    <w:rsid w:val="0043141C"/>
    <w:rsid w:val="00435247"/>
    <w:rsid w:val="00436F28"/>
    <w:rsid w:val="004416AF"/>
    <w:rsid w:val="00441A22"/>
    <w:rsid w:val="00445C50"/>
    <w:rsid w:val="004465A1"/>
    <w:rsid w:val="00446E06"/>
    <w:rsid w:val="0046305D"/>
    <w:rsid w:val="004655BE"/>
    <w:rsid w:val="00466761"/>
    <w:rsid w:val="00467096"/>
    <w:rsid w:val="0047120E"/>
    <w:rsid w:val="004744E6"/>
    <w:rsid w:val="00480AB6"/>
    <w:rsid w:val="004817DE"/>
    <w:rsid w:val="004829C8"/>
    <w:rsid w:val="00483D74"/>
    <w:rsid w:val="00485A53"/>
    <w:rsid w:val="00492134"/>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17DF2"/>
    <w:rsid w:val="0053099C"/>
    <w:rsid w:val="00533FB8"/>
    <w:rsid w:val="00536191"/>
    <w:rsid w:val="00542073"/>
    <w:rsid w:val="00542947"/>
    <w:rsid w:val="00546A5A"/>
    <w:rsid w:val="00547465"/>
    <w:rsid w:val="00550DB8"/>
    <w:rsid w:val="005538C3"/>
    <w:rsid w:val="005539EB"/>
    <w:rsid w:val="00555E9D"/>
    <w:rsid w:val="0055643F"/>
    <w:rsid w:val="005572CE"/>
    <w:rsid w:val="005578F1"/>
    <w:rsid w:val="00560DD4"/>
    <w:rsid w:val="005610F6"/>
    <w:rsid w:val="00561137"/>
    <w:rsid w:val="00563512"/>
    <w:rsid w:val="005702E9"/>
    <w:rsid w:val="005759ED"/>
    <w:rsid w:val="005804FF"/>
    <w:rsid w:val="00580FEF"/>
    <w:rsid w:val="0058113B"/>
    <w:rsid w:val="00582762"/>
    <w:rsid w:val="00583C32"/>
    <w:rsid w:val="005848D4"/>
    <w:rsid w:val="00592B31"/>
    <w:rsid w:val="005962CC"/>
    <w:rsid w:val="005970E1"/>
    <w:rsid w:val="005A20A1"/>
    <w:rsid w:val="005A2EC0"/>
    <w:rsid w:val="005B2F00"/>
    <w:rsid w:val="005B3BE7"/>
    <w:rsid w:val="005C031A"/>
    <w:rsid w:val="005D17E1"/>
    <w:rsid w:val="005D5CE6"/>
    <w:rsid w:val="005E0413"/>
    <w:rsid w:val="005E36BF"/>
    <w:rsid w:val="005E521C"/>
    <w:rsid w:val="005E6209"/>
    <w:rsid w:val="005E7933"/>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86363"/>
    <w:rsid w:val="006974A2"/>
    <w:rsid w:val="006A1D0C"/>
    <w:rsid w:val="006A66DF"/>
    <w:rsid w:val="006A73BC"/>
    <w:rsid w:val="006B0DE0"/>
    <w:rsid w:val="006B1822"/>
    <w:rsid w:val="006B5A31"/>
    <w:rsid w:val="006C0006"/>
    <w:rsid w:val="006C127F"/>
    <w:rsid w:val="006C5C09"/>
    <w:rsid w:val="006C659F"/>
    <w:rsid w:val="006D44D0"/>
    <w:rsid w:val="006D6217"/>
    <w:rsid w:val="006D67F3"/>
    <w:rsid w:val="006D6854"/>
    <w:rsid w:val="006D7DA3"/>
    <w:rsid w:val="006E2EE2"/>
    <w:rsid w:val="006E4E75"/>
    <w:rsid w:val="006E6579"/>
    <w:rsid w:val="006E6656"/>
    <w:rsid w:val="006F0F94"/>
    <w:rsid w:val="006F6AF7"/>
    <w:rsid w:val="006F7EEE"/>
    <w:rsid w:val="0070075B"/>
    <w:rsid w:val="00701BF9"/>
    <w:rsid w:val="00701D58"/>
    <w:rsid w:val="00702133"/>
    <w:rsid w:val="00703979"/>
    <w:rsid w:val="00705516"/>
    <w:rsid w:val="007064C0"/>
    <w:rsid w:val="007104E3"/>
    <w:rsid w:val="00711309"/>
    <w:rsid w:val="00716152"/>
    <w:rsid w:val="007264E3"/>
    <w:rsid w:val="0073130A"/>
    <w:rsid w:val="00731520"/>
    <w:rsid w:val="007315C2"/>
    <w:rsid w:val="007354FE"/>
    <w:rsid w:val="00736BDD"/>
    <w:rsid w:val="00741EFC"/>
    <w:rsid w:val="00751C92"/>
    <w:rsid w:val="00754208"/>
    <w:rsid w:val="007544B2"/>
    <w:rsid w:val="00755F0D"/>
    <w:rsid w:val="0075696E"/>
    <w:rsid w:val="00760F24"/>
    <w:rsid w:val="0076177D"/>
    <w:rsid w:val="007617B8"/>
    <w:rsid w:val="00761BD7"/>
    <w:rsid w:val="00770AFC"/>
    <w:rsid w:val="007733DE"/>
    <w:rsid w:val="00775FF7"/>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3B3B"/>
    <w:rsid w:val="007C51CD"/>
    <w:rsid w:val="007C53F4"/>
    <w:rsid w:val="007C66AA"/>
    <w:rsid w:val="007D051E"/>
    <w:rsid w:val="007D1B3F"/>
    <w:rsid w:val="007D1B9A"/>
    <w:rsid w:val="007D5BCC"/>
    <w:rsid w:val="007D73C4"/>
    <w:rsid w:val="007E07FF"/>
    <w:rsid w:val="007E12F2"/>
    <w:rsid w:val="007E2CDF"/>
    <w:rsid w:val="007E32A2"/>
    <w:rsid w:val="007E39A5"/>
    <w:rsid w:val="007E5D1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17AEF"/>
    <w:rsid w:val="00820471"/>
    <w:rsid w:val="00820CAD"/>
    <w:rsid w:val="00827317"/>
    <w:rsid w:val="008275CA"/>
    <w:rsid w:val="00830396"/>
    <w:rsid w:val="0083097E"/>
    <w:rsid w:val="008320B5"/>
    <w:rsid w:val="00833C55"/>
    <w:rsid w:val="00834832"/>
    <w:rsid w:val="00834C65"/>
    <w:rsid w:val="0084709D"/>
    <w:rsid w:val="0085003C"/>
    <w:rsid w:val="008509DE"/>
    <w:rsid w:val="008536B1"/>
    <w:rsid w:val="008573C7"/>
    <w:rsid w:val="00861F0E"/>
    <w:rsid w:val="0086445E"/>
    <w:rsid w:val="008732D7"/>
    <w:rsid w:val="00873F6A"/>
    <w:rsid w:val="00875196"/>
    <w:rsid w:val="008826F6"/>
    <w:rsid w:val="008832E4"/>
    <w:rsid w:val="008854D5"/>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03B3"/>
    <w:rsid w:val="008F6453"/>
    <w:rsid w:val="008F7787"/>
    <w:rsid w:val="00906251"/>
    <w:rsid w:val="00906407"/>
    <w:rsid w:val="0090755F"/>
    <w:rsid w:val="00920A10"/>
    <w:rsid w:val="00921DC1"/>
    <w:rsid w:val="00922DFA"/>
    <w:rsid w:val="0092775B"/>
    <w:rsid w:val="00927961"/>
    <w:rsid w:val="00927D56"/>
    <w:rsid w:val="00931A23"/>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23220"/>
    <w:rsid w:val="00A307A0"/>
    <w:rsid w:val="00A31062"/>
    <w:rsid w:val="00A322BD"/>
    <w:rsid w:val="00A326CA"/>
    <w:rsid w:val="00A356F9"/>
    <w:rsid w:val="00A4086B"/>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D7C3E"/>
    <w:rsid w:val="00AE0453"/>
    <w:rsid w:val="00AE6392"/>
    <w:rsid w:val="00AF0E59"/>
    <w:rsid w:val="00AF5C9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5C8C"/>
    <w:rsid w:val="00C0643A"/>
    <w:rsid w:val="00C20FCF"/>
    <w:rsid w:val="00C46640"/>
    <w:rsid w:val="00C47B66"/>
    <w:rsid w:val="00C47FAD"/>
    <w:rsid w:val="00C53A15"/>
    <w:rsid w:val="00C53B8C"/>
    <w:rsid w:val="00C55F65"/>
    <w:rsid w:val="00C56426"/>
    <w:rsid w:val="00C57F37"/>
    <w:rsid w:val="00C61879"/>
    <w:rsid w:val="00C61B01"/>
    <w:rsid w:val="00C63E3A"/>
    <w:rsid w:val="00C67607"/>
    <w:rsid w:val="00C70458"/>
    <w:rsid w:val="00C70E9B"/>
    <w:rsid w:val="00C715FB"/>
    <w:rsid w:val="00C77A71"/>
    <w:rsid w:val="00C81A01"/>
    <w:rsid w:val="00C81BD8"/>
    <w:rsid w:val="00C82492"/>
    <w:rsid w:val="00C90D36"/>
    <w:rsid w:val="00C92718"/>
    <w:rsid w:val="00C9605D"/>
    <w:rsid w:val="00CA4E34"/>
    <w:rsid w:val="00CA797A"/>
    <w:rsid w:val="00CB11AD"/>
    <w:rsid w:val="00CB30B0"/>
    <w:rsid w:val="00CB380B"/>
    <w:rsid w:val="00CD49D7"/>
    <w:rsid w:val="00CD7AE9"/>
    <w:rsid w:val="00CE408F"/>
    <w:rsid w:val="00CE7C79"/>
    <w:rsid w:val="00CF0067"/>
    <w:rsid w:val="00CF22C1"/>
    <w:rsid w:val="00CF27B9"/>
    <w:rsid w:val="00CF45C2"/>
    <w:rsid w:val="00CF7517"/>
    <w:rsid w:val="00D02173"/>
    <w:rsid w:val="00D0490B"/>
    <w:rsid w:val="00D0692E"/>
    <w:rsid w:val="00D10FE8"/>
    <w:rsid w:val="00D12F9C"/>
    <w:rsid w:val="00D231FA"/>
    <w:rsid w:val="00D26B4F"/>
    <w:rsid w:val="00D31765"/>
    <w:rsid w:val="00D349CD"/>
    <w:rsid w:val="00D37352"/>
    <w:rsid w:val="00D57F58"/>
    <w:rsid w:val="00D62731"/>
    <w:rsid w:val="00D630E4"/>
    <w:rsid w:val="00D6458C"/>
    <w:rsid w:val="00D65F66"/>
    <w:rsid w:val="00D67DE2"/>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D4DE9"/>
    <w:rsid w:val="00DD54B2"/>
    <w:rsid w:val="00DD5C3F"/>
    <w:rsid w:val="00DE3242"/>
    <w:rsid w:val="00DE4051"/>
    <w:rsid w:val="00DE4FEC"/>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B0F"/>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8F5"/>
    <w:rsid w:val="00E97F0B"/>
    <w:rsid w:val="00EA2FB5"/>
    <w:rsid w:val="00EA45C5"/>
    <w:rsid w:val="00EC09AA"/>
    <w:rsid w:val="00EC146A"/>
    <w:rsid w:val="00EC566F"/>
    <w:rsid w:val="00EC6BEB"/>
    <w:rsid w:val="00EC6EB0"/>
    <w:rsid w:val="00EC770E"/>
    <w:rsid w:val="00ED0222"/>
    <w:rsid w:val="00ED0E68"/>
    <w:rsid w:val="00ED2C3B"/>
    <w:rsid w:val="00ED5499"/>
    <w:rsid w:val="00ED76BB"/>
    <w:rsid w:val="00EE4A57"/>
    <w:rsid w:val="00EE5401"/>
    <w:rsid w:val="00EE608B"/>
    <w:rsid w:val="00EF0F17"/>
    <w:rsid w:val="00EF1A1A"/>
    <w:rsid w:val="00EF4B51"/>
    <w:rsid w:val="00EF4BC1"/>
    <w:rsid w:val="00F005B1"/>
    <w:rsid w:val="00F00FC4"/>
    <w:rsid w:val="00F0221E"/>
    <w:rsid w:val="00F02C4E"/>
    <w:rsid w:val="00F06FE3"/>
    <w:rsid w:val="00F1083A"/>
    <w:rsid w:val="00F1113F"/>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75E0"/>
    <w:rsid w:val="00F9147D"/>
    <w:rsid w:val="00F96A36"/>
    <w:rsid w:val="00F96EFD"/>
    <w:rsid w:val="00FA058A"/>
    <w:rsid w:val="00FA09DB"/>
    <w:rsid w:val="00FA393A"/>
    <w:rsid w:val="00FA4554"/>
    <w:rsid w:val="00FA4D14"/>
    <w:rsid w:val="00FA7164"/>
    <w:rsid w:val="00FB07D3"/>
    <w:rsid w:val="00FB4F81"/>
    <w:rsid w:val="00FB7E0B"/>
    <w:rsid w:val="00FC5229"/>
    <w:rsid w:val="00FC643E"/>
    <w:rsid w:val="00FC6CA7"/>
    <w:rsid w:val="00FD0B25"/>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Puest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Puest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medium.com/@DaphneWatson/technical-writing-active-vs-passive-voice-485dfaa4e498"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finance.yahoo.com/"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D23396-5227-425C-BB39-ABB00A5BA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9</Pages>
  <Words>10091</Words>
  <Characters>55502</Characters>
  <Application>Microsoft Office Word</Application>
  <DocSecurity>0</DocSecurity>
  <Lines>462</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65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Victor</cp:lastModifiedBy>
  <cp:revision>39</cp:revision>
  <cp:lastPrinted>2022-05-17T16:45:00Z</cp:lastPrinted>
  <dcterms:created xsi:type="dcterms:W3CDTF">2022-08-16T12:30:00Z</dcterms:created>
  <dcterms:modified xsi:type="dcterms:W3CDTF">2022-08-1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0"&gt;&lt;session id="zaV5cePR"/&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